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B6F82" w:rsidRPr="002B6F82" w:rsidRDefault="002B6F82">
      <w:pPr>
        <w:rPr>
          <w:sz w:val="32"/>
        </w:rPr>
      </w:pPr>
      <w:r w:rsidRPr="002B6F82">
        <w:rPr>
          <w:sz w:val="32"/>
        </w:rPr>
        <w:t>Supplementary informatio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71"/>
        <w:gridCol w:w="17"/>
        <w:gridCol w:w="4084"/>
      </w:tblGrid>
      <w:tr w:rsidR="002A5504" w:rsidRPr="001B60D5" w:rsidTr="002B6F82">
        <w:trPr>
          <w:trHeight w:val="159"/>
        </w:trPr>
        <w:tc>
          <w:tcPr>
            <w:tcW w:w="9072" w:type="dxa"/>
            <w:gridSpan w:val="3"/>
          </w:tcPr>
          <w:p w:rsidR="002A5504" w:rsidRPr="006B3679" w:rsidRDefault="002A5504" w:rsidP="00A238F9">
            <w:pPr>
              <w:spacing w:line="240" w:lineRule="auto"/>
              <w:rPr>
                <w:i/>
                <w:lang w:val="en-GB"/>
              </w:rPr>
            </w:pPr>
            <w:r>
              <w:rPr>
                <w:i/>
                <w:lang w:val="en-GB"/>
              </w:rPr>
              <w:t>S</w:t>
            </w:r>
            <w:r w:rsidRPr="00543C57">
              <w:rPr>
                <w:i/>
                <w:lang w:val="en-GB"/>
              </w:rPr>
              <w:t xml:space="preserve">TEM evaluation studies which met the inclusion </w:t>
            </w:r>
            <w:r w:rsidRPr="0087310E">
              <w:rPr>
                <w:i/>
                <w:lang w:val="en-GB"/>
              </w:rPr>
              <w:t>criteria, (n=119)</w:t>
            </w:r>
          </w:p>
        </w:tc>
      </w:tr>
      <w:tr w:rsidR="002A5504" w:rsidRPr="001B60D5" w:rsidTr="002B6F82">
        <w:trPr>
          <w:trHeight w:val="159"/>
        </w:trPr>
        <w:tc>
          <w:tcPr>
            <w:tcW w:w="9072" w:type="dxa"/>
            <w:gridSpan w:val="3"/>
            <w:tcBorders>
              <w:bottom w:val="single" w:sz="4" w:space="0" w:color="auto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t>Post-test only or correlational design</w:t>
            </w:r>
            <w:r>
              <w:t xml:space="preserve"> (30,3%)</w:t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single" w:sz="4" w:space="0" w:color="auto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BbG9uc288L0F1dGhvcj48WWVh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BbG9uc288L0F1dGhvcj48WWVh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Alonso, Manrique, Martinez, and Vines (2011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single" w:sz="4" w:space="0" w:color="auto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Kong&lt;/Author&gt;&lt;RecNum&gt;12340&lt;/RecNum&gt;&lt;DisplayText&gt;Kong, Dabney, and Tai (2014)&lt;/DisplayText&gt;&lt;record&gt;&lt;rec-number&gt;12340&lt;/rec-number&gt;&lt;foreign-keys&gt;&lt;key app="EN" db-id="92fweee28xwadaedx0m5w5w69dse0x2vv5wx" timestamp="1527753718"&gt;12340&lt;/key&gt;&lt;/foreign-keys&gt;&lt;ref-type name="Journal Article"&gt;17&lt;/ref-type&gt;&lt;contributors&gt;&lt;authors&gt;&lt;author&gt;Kong, Xiaoqing&lt;/author&gt;&lt;author&gt;Dabney, Katherine P.&lt;/author&gt;&lt;author&gt;Tai, Robert H.&lt;/author&gt;&lt;/authors&gt;&lt;/contributors&gt;&lt;titles&gt;&lt;title&gt;The Association between Science Summer Camps and Career Interest in Science and Engineering&lt;/title&gt;&lt;secondary-title&gt;International Journal of Science Education, Part B: Communication and Public Engagement&lt;/secondary-title&gt;&lt;/titles&gt;&lt;periodical&gt;&lt;full-title&gt;International Journal of Science Education, Part B: Communication and Public Engagement&lt;/full-title&gt;&lt;/periodical&gt;&lt;pages&gt;54-65&lt;/pages&gt;&lt;volume&gt;4&lt;/volume&gt;&lt;number&gt;1&lt;/number&gt;&lt;keywords&gt;&lt;keyword&gt;Summer Programs&lt;/keyword&gt;&lt;keyword&gt;Middle School Students&lt;/keyword&gt;&lt;keyword&gt;Student Participation&lt;/keyword&gt;&lt;keyword&gt;Occupational Aspiration&lt;/keyword&gt;&lt;keyword&gt;Student Interests&lt;/keyword&gt;&lt;keyword&gt;Careers&lt;/keyword&gt;&lt;keyword&gt;Longitudinal Studies&lt;/keyword&gt;&lt;keyword&gt;Regression (Statistics)&lt;/keyword&gt;&lt;keyword&gt;Student Characteristics&lt;/keyword&gt;&lt;keyword&gt;STEM Education&lt;/keyword&gt;&lt;keyword&gt;Program Effectiveness&lt;/keyword&gt;&lt;keyword&gt;Student Surveys&lt;/keyword&gt;&lt;keyword&gt;Statistical Analysis&lt;/keyword&gt;&lt;/keywords&gt;&lt;dates&gt;&lt;year&gt;2014&lt;/year&gt;&lt;pub-dates&gt;&lt;date&gt;2014&lt;/date&gt;&lt;/pub-dates&gt;&lt;/dates&gt;&lt;isbn&gt;21548455&lt;/isbn&gt;&lt;accession-num&gt;EJ1134456&lt;/accession-num&gt;&lt;work-type&gt;Academic Journal Report&lt;/work-type&gt;&lt;urls&gt;&lt;related-urls&gt;&lt;url&gt;http://dx.doi.org/10.1080/21548455.2012.760856&lt;/url&gt;&lt;/related-urls&gt;&lt;/urls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Kong, Dabney, and Tai (2014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BdXRlbnJpZXRoPC9BdXRob3I+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BdXRlbnJpZXRoPC9BdXRob3I+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Autenrieth, Lewis, and Butler-Purry (2017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  <w:rPr>
                <w:lang w:val="de-DE"/>
              </w:rPr>
            </w:pPr>
            <w:r w:rsidRPr="001B60D5">
              <w:fldChar w:fldCharType="begin"/>
            </w:r>
            <w:r>
              <w:instrText xml:space="preserve"> ADDIN EN.CITE &lt;EndNote&gt;&lt;Cite AuthorYear="1"&gt;&lt;Author&gt;Kose&lt;/Author&gt;&lt;Year&gt;2016&lt;/Year&gt;&lt;RecNum&gt;12181&lt;/RecNum&gt;&lt;DisplayText&gt;Kose and Arslan (2016)&lt;/DisplayText&gt;&lt;record&gt;&lt;rec-number&gt;12181&lt;/rec-number&gt;&lt;foreign-keys&gt;&lt;key app="EN" db-id="92fweee28xwadaedx0m5w5w69dse0x2vv5wx" timestamp="1504189958"&gt;12181&lt;/key&gt;&lt;/foreign-keys&gt;&lt;ref-type name="Journal Article"&gt;17&lt;/ref-type&gt;&lt;contributors&gt;&lt;authors&gt;&lt;author&gt;Kose, U.&lt;/author&gt;&lt;author&gt;Arslan, A.&lt;/author&gt;&lt;/authors&gt;&lt;/contributors&gt;&lt;titles&gt;&lt;title&gt;Intelligent E-Learning System for Improving Students&amp;apos; Academic Achievements in Computer Programming Courses&lt;/title&gt;&lt;secondary-title&gt;International Journal of Engineering Education&lt;/secondary-title&gt;&lt;/titles&gt;&lt;periodical&gt;&lt;full-title&gt;International Journal of Engineering Education&lt;/full-title&gt;&lt;/periodical&gt;&lt;pages&gt;185-198&lt;/pages&gt;&lt;volume&gt;32&lt;/volume&gt;&lt;number&gt;1&lt;/number&gt;&lt;dates&gt;&lt;year&gt;2016&lt;/year&gt;&lt;/dates&gt;&lt;isbn&gt;0949-149X&lt;/isbn&gt;&lt;accession-num&gt;WOS:000374234200017&lt;/accession-num&gt;&lt;urls&gt;&lt;related-urls&gt;&lt;url&gt;&lt;style face="underline" font="default" size="100%"&gt;&amp;lt;Go to ISI&amp;gt;://WOS:000374234200017&lt;/style&gt;&lt;/url&gt;&lt;/related-urls&gt;&lt;/urls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Kose and Arslan (2016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Cb3dsaW5nPC9BdXRob3I+PFll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Cb3dsaW5nPC9BdXRob3I+PFll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Bowling, Doyle, Taylor, and Antes (2015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Laugerman&lt;/Author&gt;&lt;Year&gt;2013&lt;/Year&gt;&lt;RecNum&gt;12183&lt;/RecNum&gt;&lt;DisplayText&gt;Laugerman, Shelley, Mickelson, and Rover (2013)&lt;/DisplayText&gt;&lt;record&gt;&lt;rec-number&gt;12183&lt;/rec-number&gt;&lt;foreign-keys&gt;&lt;key app="EN" db-id="92fweee28xwadaedx0m5w5w69dse0x2vv5wx" timestamp="1504189958"&gt;12183&lt;/key&gt;&lt;/foreign-keys&gt;&lt;ref-type name="Journal Article"&gt;17&lt;/ref-type&gt;&lt;contributors&gt;&lt;authors&gt;&lt;author&gt;Laugerman, M.&lt;/author&gt;&lt;author&gt;Shelley, M.&lt;/author&gt;&lt;author&gt;Mickelson, S. K.&lt;/author&gt;&lt;author&gt;Rover, D. T.&lt;/author&gt;&lt;/authors&gt;&lt;/contributors&gt;&lt;titles&gt;&lt;title&gt;The engineering admissions partnership program: A navigation strategy for community college students seeking a pathway into engineering&lt;/title&gt;&lt;secondary-title&gt;International Journal of Engineering Education&lt;/secondary-title&gt;&lt;/titles&gt;&lt;periodical&gt;&lt;full-title&gt;International Journal of Engineering Education&lt;/full-title&gt;&lt;/periodical&gt;&lt;pages&gt;1260-1269&lt;/pages&gt;&lt;volume&gt;29&lt;/volume&gt;&lt;number&gt;5&lt;/number&gt;&lt;dates&gt;&lt;year&gt;2013&lt;/year&gt;&lt;/dates&gt;&lt;work-type&gt;Article&lt;/work-type&gt;&lt;urls&gt;&lt;related-urls&gt;&lt;url&gt;&lt;style face="underline" font="default" size="100%"&gt;https://www.scopus.co&lt;/style&gt;&lt;style face="normal" font="default" size="100%"&gt; m/inward/record.uri?eid=2-s2.0-84885622144&amp;amp;partnerID=40&amp;amp;md5=b7adcecca96ca2d3e2100beea9be4af4&lt;/style&gt;&lt;/url&gt;&lt;/related-urls&gt;&lt;/urls&gt;&lt;remote-database-name&gt;Scopus&lt;/remote-database-nam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Laugerman, Shelley, Mickelson, and Rover (2013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CdW50aW5nPC9BdXRob3I+PFll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QXV0aG9yWWVhcj0iMSI+PEF1dGhvcj5CdW50aW5nPC9BdXRob3I+PFll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B60D5">
              <w:fldChar w:fldCharType="separate"/>
            </w:r>
            <w:r>
              <w:rPr>
                <w:noProof/>
              </w:rPr>
              <w:t>Bunting and Cheville (2009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 w:rsidRPr="001B60D5">
              <w:fldChar w:fldCharType="begin">
                <w:fldData xml:space="preserve">PEVuZE5vdGU+PENpdGUgQXV0aG9yWWVhcj0iMSI+PEF1dGhvcj5NYWx0Ynk8L0F1dGhvcj48WWVh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NYWx0Ynk8L0F1dGhvcj48WWVh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Maltby, Brooks, Horton, and Morgan (2016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  <w:rPr>
                <w:lang w:val="nl-NL"/>
              </w:rPr>
            </w:pPr>
            <w:r w:rsidRPr="001B60D5">
              <w:fldChar w:fldCharType="begin">
                <w:fldData xml:space="preserve">PEVuZE5vdGU+PENpdGUgQXV0aG9yWWVhcj0iMSI+PEF1dGhvcj5DYXJuZXM8L0F1dGhvcj48WWVh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QXV0aG9yWWVhcj0iMSI+PEF1dGhvcj5DYXJuZXM8L0F1dGhvcj48WWVh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B60D5">
              <w:fldChar w:fldCharType="separate"/>
            </w:r>
            <w:r>
              <w:rPr>
                <w:noProof/>
              </w:rPr>
              <w:t>Carnes et al. (2012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Mantri&lt;/Author&gt;&lt;Year&gt;2008&lt;/Year&gt;&lt;RecNum&gt;12191&lt;/RecNum&gt;&lt;DisplayText&gt;Mantri, Dutt, Gupta, and Chitkara (2008)&lt;/DisplayText&gt;&lt;record&gt;&lt;rec-number&gt;12191&lt;/rec-number&gt;&lt;foreign-keys&gt;&lt;key app="EN" db-id="92fweee28xwadaedx0m5w5w69dse0x2vv5wx" timestamp="1504189959"&gt;12191&lt;/key&gt;&lt;/foreign-keys&gt;&lt;ref-type name="Journal Article"&gt;17&lt;/ref-type&gt;&lt;contributors&gt;&lt;authors&gt;&lt;author&gt;Mantri, A.&lt;/author&gt;&lt;author&gt;Dutt, S.&lt;/author&gt;&lt;author&gt;Gupta, J. P.&lt;/author&gt;&lt;author&gt;Chitkara, M.&lt;/author&gt;&lt;/authors&gt;&lt;/contributors&gt;&lt;titles&gt;&lt;title&gt;Design and evaluation of a PBL-based course in analog electronics&lt;/title&gt;&lt;secondary-title&gt;IEEE Transactions on Education&lt;/secondary-title&gt;&lt;/titles&gt;&lt;periodical&gt;&lt;full-title&gt;IEEE Transactions on Education&lt;/full-title&gt;&lt;/periodical&gt;&lt;pages&gt;432-438&lt;/pages&gt;&lt;volume&gt;51&lt;/volume&gt;&lt;number&gt;4&lt;/number&gt;&lt;dates&gt;&lt;year&gt;2008&lt;/year&gt;&lt;/dates&gt;&lt;work-type&gt;Article&lt;/work-type&gt;&lt;urls&gt;&lt;related-urls&gt;&lt;url&gt;https://www.scopus.com/inward/record.uri?eid=2-s2.0-56549125829&amp;amp;doi=10.1109%2fTE.2007.912525&amp;amp;partnerID=40&amp;amp;md5=05bbf78f03aee61e9cc5965d3adeb990&lt;/url&gt;&lt;url&gt;http://ieeexplore.ieee.org/ielx5/13/4658308/04459226.pdf?tp=&amp;amp;arnumber=4459226&amp;amp;isnumber=4658308&lt;/url&gt;&lt;/related-urls&gt;&lt;/urls&gt;&lt;electronic-resource-num&gt;10.1109/TE.2007.912525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Mantri, Dutt, Gupta, and Chitkara (2008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nl-NL"/>
              </w:rPr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Christensen&lt;/Author&gt;&lt;Year&gt;2005&lt;/Year&gt;&lt;RecNum&gt;9675&lt;/RecNum&gt;&lt;DisplayText&gt;Christensen, Knezek, and Overall (2005)&lt;/DisplayText&gt;&lt;record&gt;&lt;rec-number&gt;9675&lt;/rec-number&gt;&lt;foreign-keys&gt;&lt;key app="EN" db-id="92fweee28xwadaedx0m5w5w69dse0x2vv5wx" timestamp="1500621786"&gt;9675&lt;/key&gt;&lt;/foreign-keys&gt;&lt;ref-type name="Journal Article"&gt;17&lt;/ref-type&gt;&lt;contributors&gt;&lt;authors&gt;&lt;author&gt;Christensen, R.&lt;/author&gt;&lt;author&gt;Knezek, G.&lt;/author&gt;&lt;author&gt;Overall, T.&lt;/author&gt;&lt;/authors&gt;&lt;/contributors&gt;&lt;titles&gt;&lt;title&gt;Transition points for the gender gap in computer enjoyment&lt;/title&gt;&lt;secondary-title&gt;Journal of Research on Technology in Education&lt;/secondary-title&gt;&lt;/titles&gt;&lt;periodical&gt;&lt;full-title&gt;Journal of Research on Technology in Education&lt;/full-title&gt;&lt;/periodical&gt;&lt;pages&gt;23-37&lt;/pages&gt;&lt;volume&gt;38&lt;/volume&gt;&lt;number&gt;1&lt;/number&gt;&lt;dates&gt;&lt;year&gt;2005&lt;/year&gt;&lt;/dates&gt;&lt;work-type&gt;Article&lt;/work-type&gt;&lt;urls&gt;&lt;related-urls&gt;&lt;url&gt;https://www.scopus.com/inward/record.uri?eid=2-s2.0-85008860472&amp;amp;doi=10.1080%2f15391523.2005.10782448&amp;amp;partnerID=40&amp;amp;md5=cc429c29803c8323d471b7d4807b2aef&lt;/url&gt;&lt;/related-urls&gt;&lt;/urls&gt;&lt;electronic-resource-num&gt;10.1080/15391523.2005.10782448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Christensen, Knezek, and Overall (2005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Monroe&lt;/Author&gt;&lt;Year&gt;2006&lt;/Year&gt;&lt;RecNum&gt;12198&lt;/RecNum&gt;&lt;DisplayText&gt;Monroe, Mailander, and Lima (2006)&lt;/DisplayText&gt;&lt;record&gt;&lt;rec-number&gt;12198&lt;/rec-number&gt;&lt;foreign-keys&gt;&lt;key app="EN" db-id="92fweee28xwadaedx0m5w5w69dse0x2vv5wx" timestamp="1504189960"&gt;12198&lt;/key&gt;&lt;/foreign-keys&gt;&lt;ref-type name="Journal Article"&gt;17&lt;/ref-type&gt;&lt;contributors&gt;&lt;authors&gt;&lt;author&gt;Monroe, W. T.&lt;/author&gt;&lt;author&gt;Mailander, M.&lt;/author&gt;&lt;author&gt;Lima, M.&lt;/author&gt;&lt;/authors&gt;&lt;/contributors&gt;&lt;titles&gt;&lt;title&gt;Focus on experiential education: A freshman engineering program in Biological Engineering&lt;/title&gt;&lt;secondary-title&gt;International Journal of Engineering Education&lt;/secondary-title&gt;&lt;/titles&gt;&lt;periodical&gt;&lt;full-title&gt;International Journal of Engineering Education&lt;/full-title&gt;&lt;/periodical&gt;&lt;pages&gt;1129-1138&lt;/pages&gt;&lt;volume&gt;22&lt;/volume&gt;&lt;number&gt;6&lt;/number&gt;&lt;dates&gt;&lt;year&gt;2006&lt;/year&gt;&lt;/dates&gt;&lt;work-type&gt;Article&lt;/work-type&gt;&lt;urls&gt;&lt;related-urls&gt;&lt;url&gt;&lt;style face="underline" font="default" size="100%"&gt;https://www.scopus.com/inward/record.uri?eid=2-s2.0-33845758432&amp;amp;partnerID=40&amp;amp;md5=ab974edd63b63dc0f481c99649e471c4&lt;/style&gt;&lt;/url&gt;&lt;/related-urls&gt;&lt;/urls&gt;&lt;remote-database-name&gt;Scopus&lt;/remote-database-nam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Monroe, Mailander, and Lima (2006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Db25zdGFuPC9BdXRob3I+PFll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QXV0aG9yWWVhcj0iMSI+PEF1dGhvcj5Db25zdGFuPC9BdXRob3I+PFll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B60D5">
              <w:fldChar w:fldCharType="separate"/>
            </w:r>
            <w:r>
              <w:rPr>
                <w:noProof/>
              </w:rPr>
              <w:t>Constan and Spicer (2015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Nb3NsZXk8L0F1dGhvcj48WWVh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Nb3NsZXk8L0F1dGhvcj48WWVh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Mosley, Liu, Hargrove, and Doswell (2010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EcmFuZTwvQXV0aG9yPjxZZWFy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EcmFuZTwvQXV0aG9yPjxZZWFy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Drane, Micari, and Light (2014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Murphy&lt;/Author&gt;&lt;RecNum&gt;12000&lt;/RecNum&gt;&lt;DisplayText&gt;Murphy, Gaughan, Hume, and Moore (2010)&lt;/DisplayText&gt;&lt;record&gt;&lt;rec-number&gt;12000&lt;/rec-number&gt;&lt;foreign-keys&gt;&lt;key app="EN" db-id="92fweee28xwadaedx0m5w5w69dse0x2vv5wx" timestamp="1503927056"&gt;12000&lt;/key&gt;&lt;/foreign-keys&gt;&lt;ref-type name="Journal Article"&gt;17&lt;/ref-type&gt;&lt;contributors&gt;&lt;authors&gt;&lt;author&gt;Murphy, Terrence E.&lt;/author&gt;&lt;author&gt;Gaughan, Monica&lt;/author&gt;&lt;author&gt;Hume, Robert&lt;/author&gt;&lt;author&gt;Moore, S. Gordon&lt;/author&gt;&lt;/authors&gt;&lt;/contributors&gt;&lt;titles&gt;&lt;title&gt;College Graduation Rates for Minority Students in a Selective Technical University: Will Participation in a Summer Bridge Program Contribute to Success?&lt;/title&gt;&lt;secondary-title&gt;Educational Evaluation and Policy Analysis&lt;/secondary-title&gt;&lt;/titles&gt;&lt;periodical&gt;&lt;full-title&gt;Educational Evaluation and Policy Analysis&lt;/full-title&gt;&lt;/periodical&gt;&lt;pages&gt;70-83&lt;/pages&gt;&lt;volume&gt;32&lt;/volume&gt;&lt;number&gt;1&lt;/number&gt;&lt;keywords&gt;&lt;keyword&gt;Graduation Rate&lt;/keyword&gt;&lt;keyword&gt;Minority Groups&lt;/keyword&gt;&lt;keyword&gt;College Students&lt;/keyword&gt;&lt;keyword&gt;School Holding Power&lt;/keyword&gt;&lt;keyword&gt;Disproportionate Representation&lt;/keyword&gt;&lt;keyword&gt;Summer Programs&lt;/keyword&gt;&lt;keyword&gt;Transitional Programs&lt;/keyword&gt;&lt;keyword&gt;Engineering Education&lt;/keyword&gt;&lt;keyword&gt;Student Participation&lt;/keyword&gt;&lt;keyword&gt;Georgia&lt;/keyword&gt;&lt;/keywords&gt;&lt;dates&gt;&lt;year&gt;2010&lt;/year&gt;&lt;pub-dates&gt;&lt;date&gt;2010&lt;/date&gt;&lt;/pub-dates&gt;&lt;/dates&gt;&lt;isbn&gt;01623737&lt;/isbn&gt;&lt;accession-num&gt;EJ880616&lt;/accession-num&gt;&lt;work-type&gt;Reports - Research&lt;/work-type&gt;&lt;urls&gt;&lt;related-urls&gt;&lt;url&gt;&lt;style face="underline" font="default" size="100%"&gt;http://dx.doi.org/10.3102/0162373709360064&lt;/style&gt;&lt;/url&gt;&lt;/related-urls&gt;&lt;/urls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Murphy, Gaughan, Hume, and Moore (2010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  <w:rPr>
                <w:lang w:val="de-DE"/>
              </w:rPr>
            </w:pPr>
            <w:r w:rsidRPr="001B60D5">
              <w:fldChar w:fldCharType="begin"/>
            </w:r>
            <w:r>
              <w:instrText xml:space="preserve"> ADDIN EN.CITE &lt;EndNote&gt;&lt;Cite AuthorYear="1"&gt;&lt;Author&gt;Finkel&lt;/Author&gt;&lt;Year&gt;2017&lt;/Year&gt;&lt;RecNum&gt;11453&lt;/RecNum&gt;&lt;DisplayText&gt;Finkel (2017)&lt;/DisplayText&gt;&lt;record&gt;&lt;rec-number&gt;11453&lt;/rec-number&gt;&lt;foreign-keys&gt;&lt;key app="EN" db-id="92fweee28xwadaedx0m5w5w69dse0x2vv5wx" timestamp="1500642824"&gt;11453&lt;/key&gt;&lt;/foreign-keys&gt;&lt;ref-type name="Journal Article"&gt;17&lt;/ref-type&gt;&lt;contributors&gt;&lt;authors&gt;&lt;author&gt;Finkel, L.&lt;/author&gt;&lt;/authors&gt;&lt;/contributors&gt;&lt;titles&gt;&lt;title&gt;Walking the Path Together from High School to STEM Majors and Careers: Utilizing Community Engagement and a Focus on Teaching to Increase Opportunities for URM Students&lt;/title&gt;&lt;secondary-title&gt;Journal of Science Education and Technology&lt;/secondary-title&gt;&lt;/titles&gt;&lt;periodical&gt;&lt;full-title&gt;Journal of Science Education and Technology&lt;/full-title&gt;&lt;/periodical&gt;&lt;pages&gt;116-126&lt;/pages&gt;&lt;volume&gt;26&lt;/volume&gt;&lt;number&gt;1&lt;/number&gt;&lt;dates&gt;&lt;year&gt;2017&lt;/year&gt;&lt;/dates&gt;&lt;work-type&gt;Article&lt;/work-type&gt;&lt;urls&gt;&lt;related-urls&gt;&lt;url&gt;https://www.scopus.com/inward/record.uri?eid=2-s2.0-84990855342&amp;amp;doi=10.1007%2fs10956-016-9656-y&amp;amp;partnerID=40&amp;amp;md5=2ab790cc40b157be2b427e8d06b9890f&lt;/url&gt;&lt;/related-urls&gt;&lt;/urls&gt;&lt;electronic-resource-num&gt;10.1007/s10956-016-9656-y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Finkel (2017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QYWdlPC9BdXRob3I+PFllYXI+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QYWdlPC9BdXRob3I+PFllYXI+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Page, Lewis, Autenrieth, and Butler-Purry (2013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  <w:rPr>
                <w:lang w:val="de-DE"/>
              </w:rPr>
            </w:pPr>
            <w:r w:rsidRPr="001B60D5">
              <w:fldChar w:fldCharType="begin">
                <w:fldData xml:space="preserve">PEVuZE5vdGU+PENpdGUgQXV0aG9yWWVhcj0iMSI+PEF1dGhvcj5GcmFuY2hldHRpPC9BdXRob3I+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QXV0aG9yWWVhcj0iMSI+PEF1dGhvcj5GcmFuY2hldHRpPC9BdXRob3I+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B60D5">
              <w:fldChar w:fldCharType="separate"/>
            </w:r>
            <w:r>
              <w:rPr>
                <w:noProof/>
              </w:rPr>
              <w:t>Franchetti (2012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SaWNrczwvQXV0aG9yPjxZZWFy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SaWNrczwvQXV0aG9yPjxZZWFy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Ricks, Richardson, Stern, Taylor, and Taylor (2014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  <w:rPr>
                <w:lang w:val="de-DE"/>
              </w:rPr>
            </w:pPr>
            <w:r w:rsidRPr="001B60D5">
              <w:fldChar w:fldCharType="begin"/>
            </w:r>
            <w:r>
              <w:instrText xml:space="preserve"> ADDIN EN.CITE &lt;EndNote&gt;&lt;Cite AuthorYear="1"&gt;&lt;Author&gt;Gilliam&lt;/Author&gt;&lt;Year&gt;2017&lt;/Year&gt;&lt;RecNum&gt;12163&lt;/RecNum&gt;&lt;DisplayText&gt;Gilliam et al. (2017)&lt;/DisplayText&gt;&lt;record&gt;&lt;rec-number&gt;12163&lt;/rec-number&gt;&lt;foreign-keys&gt;&lt;key app="EN" db-id="92fweee28xwadaedx0m5w5w69dse0x2vv5wx" timestamp="1504189955"&gt;12163&lt;/key&gt;&lt;/foreign-keys&gt;&lt;ref-type name="Journal Article"&gt;17&lt;/ref-type&gt;&lt;contributors&gt;&lt;authors&gt;&lt;author&gt;Gilliam, M.&lt;/author&gt;&lt;author&gt;Jagoda, P.&lt;/author&gt;&lt;author&gt;Fabiyi, C.&lt;/author&gt;&lt;author&gt;Lyman, P.&lt;/author&gt;&lt;author&gt;Wilson, C.&lt;/author&gt;&lt;author&gt;Hill, B.&lt;/author&gt;&lt;author&gt;Bouris, A.&lt;/author&gt;&lt;/authors&gt;&lt;/contributors&gt;&lt;titles&gt;&lt;title&gt;Alternate Reality Games as an Informal Learning Tool for Generating STEM Engagement among Underrepresented Youth: a Qualitative Evaluation of the Source&lt;/title&gt;&lt;secondary-title&gt;Journal of Science Education and Technology&lt;/secondary-title&gt;&lt;/titles&gt;&lt;periodical&gt;&lt;full-title&gt;Journal of Science Education and Technology&lt;/full-title&gt;&lt;/periodical&gt;&lt;pages&gt;295-308&lt;/pages&gt;&lt;volume&gt;26&lt;/volume&gt;&lt;number&gt;3&lt;/number&gt;&lt;dates&gt;&lt;year&gt;2017&lt;/year&gt;&lt;pub-dates&gt;&lt;date&gt;Jun&lt;/date&gt;&lt;/pub-dates&gt;&lt;/dates&gt;&lt;isbn&gt;1059-0145&lt;/isbn&gt;&lt;accession-num&gt;WOS:000399218300004&lt;/accession-num&gt;&lt;urls&gt;&lt;related-urls&gt;&lt;url&gt;&amp;lt;Go to ISI&amp;gt;://WOS:000399218300004&lt;/url&gt;&lt;url&gt;https://link.springer.com/content/pdf/10.1007%2Fs10956-016-9679-4.pdf&lt;/url&gt;&lt;/related-urls&gt;&lt;/urls&gt;&lt;electronic-resource-num&gt;10.1007/s10956-016-9679-4&lt;/electronic-resource-num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Gilliam et al. (2017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Smaill&lt;/Author&gt;&lt;Year&gt;2010&lt;/Year&gt;&lt;RecNum&gt;9852&lt;/RecNum&gt;&lt;DisplayText&gt;Smaill (2010)&lt;/DisplayText&gt;&lt;record&gt;&lt;rec-number&gt;9852&lt;/rec-number&gt;&lt;foreign-keys&gt;&lt;key app="EN" db-id="92fweee28xwadaedx0m5w5w69dse0x2vv5wx" timestamp="1500622139"&gt;9852&lt;/key&gt;&lt;/foreign-keys&gt;&lt;ref-type name="Journal Article"&gt;17&lt;/ref-type&gt;&lt;contributors&gt;&lt;authors&gt;&lt;author&gt;Smaill, C. R.&lt;/author&gt;&lt;/authors&gt;&lt;/contributors&gt;&lt;titles&gt;&lt;title&gt;The Implementation and Evaluation of a University-Based Outreach Laboratory Program in Electrical Engineering&lt;/title&gt;&lt;secondary-title&gt;Ieee Transactions on Education&lt;/secondary-title&gt;&lt;/titles&gt;&lt;periodical&gt;&lt;full-title&gt;IEEE Transactions on Education&lt;/full-title&gt;&lt;/periodical&gt;&lt;pages&gt;12-17&lt;/pages&gt;&lt;volume&gt;53&lt;/volume&gt;&lt;number&gt;1&lt;/number&gt;&lt;dates&gt;&lt;year&gt;2010&lt;/year&gt;&lt;pub-dates&gt;&lt;date&gt;Feb&lt;/date&gt;&lt;/pub-dates&gt;&lt;/dates&gt;&lt;isbn&gt;0018-9359&lt;/isbn&gt;&lt;accession-num&gt;WOS:000274211300003&lt;/accession-num&gt;&lt;urls&gt;&lt;related-urls&gt;&lt;url&gt;&amp;lt;Go to ISI&amp;gt;://WOS:000274211300003&lt;/url&gt;&lt;/related-urls&gt;&lt;/urls&gt;&lt;electronic-resource-num&gt;10.1109/te.2009.2022323&lt;/electronic-resource-num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Smaill (2010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 w:rsidRPr="001B60D5">
              <w:rPr>
                <w:lang w:val="de-DE"/>
              </w:rPr>
              <w:fldChar w:fldCharType="begin"/>
            </w:r>
            <w:r w:rsidR="002B6F82">
              <w:rPr>
                <w:lang w:val="de-DE"/>
              </w:rPr>
              <w:instrText xml:space="preserve"> ADDIN EN.CITE &lt;EndNote&gt;&lt;Cite AuthorYear="1"&gt;&lt;Author&gt;Hernandez&lt;/Author&gt;&lt;Year&gt;2013&lt;/Year&gt;&lt;RecNum&gt;12320&lt;/RecNum&gt;&lt;DisplayText&gt;Hernandez, Schultz, Estrada, Woodcock, and Chance (2013)&lt;/DisplayText&gt;&lt;record&gt;&lt;rec-number&gt;12320&lt;/rec-number&gt;&lt;foreign-keys&gt;&lt;key app="EN" db-id="92fweee28xwadaedx0m5w5w69dse0x2vv5wx" timestamp="1527751911"&gt;12320&lt;/key&gt;&lt;/foreign-keys&gt;&lt;ref-type name="Journal Article"&gt;17&lt;/ref-type&gt;&lt;contributors&gt;&lt;authors&gt;&lt;author&gt;Hernandez, Paul R.&lt;/author&gt;&lt;author&gt;Schultz, P. Wesley&lt;/author&gt;&lt;author&gt;Estrada, Mica&lt;/author&gt;&lt;author&gt;Woodcock, Anna&lt;/author&gt;&lt;author&gt;Chance, Randie C.&lt;/author&gt;&lt;/authors&gt;&lt;/contributors&gt;&lt;titles&gt;&lt;title&gt;Sustaining Optimal Motivation: A Longitudinal Analysis of Interventions to Broaden Participation of Underrepresented Students in STEM&lt;/title&gt;&lt;secondary-title&gt;Journal of Educational Psychology&lt;/secondary-title&gt;&lt;/titles&gt;&lt;periodical&gt;&lt;full-title&gt;Journal of Educational Psychology&lt;/full-title&gt;&lt;/periodical&gt;&lt;pages&gt;89-107&lt;/pages&gt;&lt;volume&gt;105&lt;/volume&gt;&lt;number&gt;1&lt;/number&gt;&lt;keywords&gt;&lt;keyword&gt;Academic Achievement&lt;/keyword&gt;&lt;keyword&gt;Student Attrition&lt;/keyword&gt;&lt;keyword&gt;Grade Point Average&lt;/keyword&gt;&lt;keyword&gt;Undergraduate Students&lt;/keyword&gt;&lt;keyword&gt;Disproportionate Representation&lt;/keyword&gt;&lt;keyword&gt;STEM Education&lt;/keyword&gt;&lt;keyword&gt;Hispanic American Students&lt;/keyword&gt;&lt;keyword&gt;Women Scientists&lt;/keyword&gt;&lt;keyword&gt;Student Motivation&lt;/keyword&gt;&lt;keyword&gt;High Achievement&lt;/keyword&gt;&lt;keyword&gt;African American Students&lt;/keyword&gt;&lt;keyword&gt;Goal Orientation&lt;/keyword&gt;&lt;keyword&gt;Self Concept&lt;/keyword&gt;&lt;keyword&gt;Prediction&lt;/keyword&gt;&lt;keyword&gt;Intervention&lt;/keyword&gt;&lt;keyword&gt;Longitudinal Studies&lt;/keyword&gt;&lt;/keywords&gt;&lt;dates&gt;&lt;year&gt;2013&lt;/year&gt;&lt;pub-dates&gt;&lt;date&gt;Feb&lt;/date&gt;&lt;/pub-dates&gt;&lt;/dates&gt;&lt;isbn&gt;00220663&lt;/isbn&gt;&lt;accession-num&gt;EJ1006611&lt;/accession-num&gt;&lt;work-type&gt;Academic Journal Report&lt;/work-type&gt;&lt;urls&gt;&lt;related-urls&gt;&lt;url&gt;http://dx.doi.org/10.1037/a0029691&lt;/url&gt;&lt;/related-urls&gt;&lt;/urls&gt;&lt;/record&gt;&lt;/Cite&gt;&lt;/EndNote&gt;</w:instrText>
            </w:r>
            <w:r w:rsidRPr="001B60D5">
              <w:rPr>
                <w:lang w:val="de-DE"/>
              </w:rPr>
              <w:fldChar w:fldCharType="separate"/>
            </w:r>
            <w:r w:rsidR="002B6F82">
              <w:rPr>
                <w:noProof/>
                <w:lang w:val="de-DE"/>
              </w:rPr>
              <w:t>Hernandez, Schultz, Estrada, Woodcock, and Chance (2013)</w:t>
            </w:r>
            <w:r w:rsidRPr="001B60D5">
              <w:rPr>
                <w:lang w:val="de-DE"/>
              </w:rPr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Soldner&lt;/Author&gt;&lt;Year&gt;2012&lt;/Year&gt;&lt;RecNum&gt;12212&lt;/RecNum&gt;&lt;DisplayText&gt;Soldner, Rowan-Kenyon, Inkelas, Garvey, and Robbins (2012)&lt;/DisplayText&gt;&lt;record&gt;&lt;rec-number&gt;12212&lt;/rec-number&gt;&lt;foreign-keys&gt;&lt;key app="EN" db-id="92fweee28xwadaedx0m5w5w69dse0x2vv5wx" timestamp="1504513635"&gt;12212&lt;/key&gt;&lt;/foreign-keys&gt;&lt;ref-type name="Journal Article"&gt;17&lt;/ref-type&gt;&lt;contributors&gt;&lt;authors&gt;&lt;author&gt;Soldner, Matthew&lt;/author&gt;&lt;author&gt;Rowan-Kenyon, Heather&lt;/author&gt;&lt;author&gt;Inkelas, Karen Kurotsuchi&lt;/author&gt;&lt;author&gt;Garvey, Jason&lt;/author&gt;&lt;author&gt;Robbins, Claire&lt;/author&gt;&lt;/authors&gt;&lt;/contributors&gt;&lt;titles&gt;&lt;title&gt;Supporting Students&amp;apos; Intentions to Persist in STEM Disciplines: The Role of Living-Learning Programs among other Social-Cognitive Factors&lt;/title&gt;&lt;secondary-title&gt;The Journal of Higher Education&lt;/secondary-title&gt;&lt;/titles&gt;&lt;periodical&gt;&lt;full-title&gt;The Journal of Higher Education&lt;/full-title&gt;&lt;/periodical&gt;&lt;pages&gt;311-336&lt;/pages&gt;&lt;volume&gt;83&lt;/volume&gt;&lt;number&gt;3&lt;/number&gt;&lt;dates&gt;&lt;year&gt;2012&lt;/year&gt;&lt;pub-dates&gt;&lt;date&gt;2012/05/01&lt;/date&gt;&lt;/pub-dates&gt;&lt;/dates&gt;&lt;publisher&gt;Routledge&lt;/publisher&gt;&lt;isbn&gt;0022-1546&lt;/isbn&gt;&lt;urls&gt;&lt;related-urls&gt;&lt;url&gt;&lt;style face="underline" font="default" size="100%"&gt;http://dx.doi.org/10.1080/00221546.2012.11777246&lt;/style&gt;&lt;/url&gt;&lt;/related-urls&gt;&lt;/urls&gt;&lt;electronic-resource-num&gt;10.1080/00221546.2012.11777246&lt;/electronic-resource-num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Soldner, Rowan-Kenyon, Inkelas, Garvey, and Robbins (2012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 w:rsidRPr="001B60D5">
              <w:rPr>
                <w:lang w:val="de-DE"/>
              </w:rPr>
              <w:fldChar w:fldCharType="begin"/>
            </w:r>
            <w:r w:rsidR="002B6F82">
              <w:rPr>
                <w:lang w:val="de-DE"/>
              </w:rPr>
              <w:instrText xml:space="preserve"> ADDIN EN.CITE &lt;EndNote&gt;&lt;Cite AuthorYear="1"&gt;&lt;Author&gt;Hockings&lt;/Author&gt;&lt;Year&gt;2008&lt;/Year&gt;&lt;RecNum&gt;12341&lt;/RecNum&gt;&lt;DisplayText&gt;Hockings, DeAngelis, and Frey (2008)&lt;/DisplayText&gt;&lt;record&gt;&lt;rec-number&gt;12341&lt;/rec-number&gt;&lt;foreign-keys&gt;&lt;key app="EN" db-id="92fweee28xwadaedx0m5w5w69dse0x2vv5wx" timestamp="1527753773"&gt;12341&lt;/key&gt;&lt;/foreign-keys&gt;&lt;ref-type name="Journal Article"&gt;17&lt;/ref-type&gt;&lt;contributors&gt;&lt;authors&gt;&lt;author&gt;Hockings, S. C.&lt;/author&gt;&lt;author&gt;DeAngelis, K. J.&lt;/author&gt;&lt;author&gt;Frey, R. F.&lt;/author&gt;&lt;/authors&gt;&lt;/contributors&gt;&lt;auth-address&gt;Washington Univ, Ctr Adv Learning, Dept Chem &amp;amp; Cornerstone, St Louis, MO 63130 USA&lt;/auth-address&gt;&lt;titles&gt;&lt;title&gt;Peer-led team learning in general chemistry: Implementation and evaluation&lt;/title&gt;&lt;secondary-title&gt;Journal of Chemical Education&lt;/secondary-title&gt;&lt;alt-title&gt;J Chem Educ&lt;/alt-title&gt;&lt;/titles&gt;&lt;periodical&gt;&lt;full-title&gt;Journal of Chemical Education&lt;/full-title&gt;&lt;/periodical&gt;&lt;pages&gt;990-996&lt;/pages&gt;&lt;volume&gt;85&lt;/volume&gt;&lt;number&gt;7&lt;/number&gt;&lt;keywords&gt;&lt;keyword&gt;organic-chemistry&lt;/keyword&gt;&lt;keyword&gt;workshop&lt;/keyword&gt;&lt;keyword&gt;leaders&lt;/keyword&gt;&lt;keyword&gt;project&lt;/keyword&gt;&lt;/keywords&gt;&lt;dates&gt;&lt;year&gt;2008&lt;/year&gt;&lt;pub-dates&gt;&lt;date&gt;Jul&lt;/date&gt;&lt;/pub-dates&gt;&lt;/dates&gt;&lt;isbn&gt;0021-9584&lt;/isbn&gt;&lt;accession-num&gt;WOS:000256588100025&lt;/accession-num&gt;&lt;urls&gt;&lt;related-urls&gt;&lt;url&gt;&amp;lt;Go to ISI&amp;gt;://WOS:000256588100025&lt;/url&gt;&lt;/related-urls&gt;&lt;/urls&gt;&lt;electronic-resource-num&gt;DOI 10.1021/ed085p990&lt;/electronic-resource-num&gt;&lt;language&gt;English&lt;/language&gt;&lt;/record&gt;&lt;/Cite&gt;&lt;/EndNote&gt;</w:instrText>
            </w:r>
            <w:r w:rsidRPr="001B60D5">
              <w:rPr>
                <w:lang w:val="de-DE"/>
              </w:rPr>
              <w:fldChar w:fldCharType="separate"/>
            </w:r>
            <w:r w:rsidR="002B6F82">
              <w:rPr>
                <w:noProof/>
                <w:lang w:val="de-DE"/>
              </w:rPr>
              <w:t>Hockings, DeAngelis, and Frey (2008)</w:t>
            </w:r>
            <w:r w:rsidRPr="001B60D5">
              <w:rPr>
                <w:lang w:val="de-DE"/>
              </w:rPr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Steinke&lt;/Author&gt;&lt;Year&gt;2006&lt;/Year&gt;&lt;RecNum&gt;9664&lt;/RecNum&gt;&lt;DisplayText&gt;Steinke et al. (2006)&lt;/DisplayText&gt;&lt;record&gt;&lt;rec-number&gt;9664&lt;/rec-number&gt;&lt;foreign-keys&gt;&lt;key app="EN" db-id="92fweee28xwadaedx0m5w5w69dse0x2vv5wx" timestamp="1500621786"&gt;9664&lt;/key&gt;&lt;/foreign-keys&gt;&lt;ref-type name="Journal Article"&gt;17&lt;/ref-type&gt;&lt;contributors&gt;&lt;authors&gt;&lt;author&gt;Steinke, J.&lt;/author&gt;&lt;author&gt;Lapinski, M.&lt;/author&gt;&lt;author&gt;Zietsman-Thomas, A.&lt;/author&gt;&lt;author&gt;Nwulu, P.&lt;/author&gt;&lt;author&gt;Crocker, N.&lt;/author&gt;&lt;author&gt;Williams, Y.&lt;/author&gt;&lt;author&gt;Higdon, S.&lt;/author&gt;&lt;author&gt;Kuchibhotla, S.&lt;/author&gt;&lt;/authors&gt;&lt;/contributors&gt;&lt;titles&gt;&lt;title&gt;Middle school-aged children&amp;apos;s attitudes toward women in science, engineering, and technology and the effects of media literacy training&lt;/title&gt;&lt;secondary-title&gt;Journal of Women and Minorities in Science and Engineering&lt;/secondary-title&gt;&lt;/titles&gt;&lt;periodical&gt;&lt;full-title&gt;Journal of Women and Minorities in Science and Engineering&lt;/full-title&gt;&lt;/periodical&gt;&lt;pages&gt;295-323&lt;/pages&gt;&lt;volume&gt;12&lt;/volume&gt;&lt;number&gt;4&lt;/number&gt;&lt;dates&gt;&lt;year&gt;2006&lt;/year&gt;&lt;/dates&gt;&lt;work-type&gt;Article&lt;/work-type&gt;&lt;urls&gt;&lt;related-urls&gt;&lt;url&gt;https://www.scopus.com/inward/record.uri?eid=2-s2.0-34248395155&amp;amp;doi=10.1615%2fJWomenMinorScienEng.v12.i4.30&amp;amp;partnerID=40&amp;amp;md5=90d326015d88c36015155df3bd53d446&lt;/url&gt;&lt;/related-urls&gt;&lt;/urls&gt;&lt;electronic-resource-num&gt;10.1615/JWomenMinorScienEng.v12.i4.30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Steinke et al. (2006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 w:rsidRPr="001B60D5">
              <w:rPr>
                <w:lang w:val="nl-NL"/>
              </w:rPr>
              <w:fldChar w:fldCharType="begin"/>
            </w:r>
            <w:r w:rsidR="002B6F82" w:rsidRPr="002B6F82">
              <w:instrText xml:space="preserve"> ADDIN EN.CITE &lt;EndNote&gt;&lt;Cite AuthorYear="1"&gt;&lt;Author&gt;Jones&lt;/Author&gt;&lt;Year&gt;2013&lt;/Year&gt;&lt;RecNum&gt;12201&lt;/RecNum&gt;&lt;DisplayText&gt;Jones, Epler, Mokri, Bryant, and Paretti (2013)&lt;/DisplayText&gt;&lt;record&gt;&lt;rec-number&gt;12201&lt;/rec-number&gt;&lt;foreign-keys&gt;&lt;key app="EN" db-id="92fweee28xwadaedx0m5w5w69dse0x2vv5wx" timestamp="1504508221"&gt;12201&lt;/key&gt;&lt;/foreign-keys&gt;&lt;ref-type name="Journal Article"&gt;17&lt;/ref-type&gt;&lt;contributors&gt;&lt;authors&gt;&lt;author&gt;Jones, Brett D.&lt;/author&gt;&lt;author&gt;Epler, Cory M.&lt;/author&gt;&lt;author&gt;Mokri, Parastou&lt;/author&gt;&lt;author&gt;Bryant, Lauren H.&lt;/author&gt;&lt;author&gt;Paretti, Marie C.&lt;/author&gt;&lt;/authors&gt;&lt;/contributors&gt;&lt;titles&gt;&lt;title&gt;The Effects of a Collaborative Problem-Based Learning Experience on Students&amp;apos; Motivation in Engineering Capstone Courses&lt;/title&gt;&lt;secondary-title&gt;Interdisciplinary Journal of Problem-based Learning&lt;/secondary-title&gt;&lt;/titles&gt;&lt;periodical&gt;&lt;full-title&gt;Interdisciplinary Journal of Problem-based Learning&lt;/full-title&gt;&lt;/periodical&gt;&lt;pages&gt;34-71&lt;/pages&gt;&lt;volume&gt;7&lt;/volume&gt;&lt;number&gt;2&lt;/number&gt;&lt;keywords&gt;&lt;keyword&gt;Problem Based Learning&lt;/keyword&gt;&lt;keyword&gt;Curriculum&lt;/keyword&gt;&lt;keyword&gt;Engineering Education&lt;/keyword&gt;&lt;keyword&gt;Undergraduate Students&lt;/keyword&gt;&lt;keyword&gt;Questionnaires&lt;/keyword&gt;&lt;keyword&gt;Empowerment&lt;/keyword&gt;&lt;keyword&gt;Usability&lt;/keyword&gt;&lt;keyword&gt;Success&lt;/keyword&gt;&lt;keyword&gt;Student Interests&lt;/keyword&gt;&lt;keyword&gt;Student Motivation&lt;/keyword&gt;&lt;keyword&gt;Caring&lt;/keyword&gt;&lt;keyword&gt;Mixed Methods Research&lt;/keyword&gt;&lt;keyword&gt;Models&lt;/keyword&gt;&lt;keyword&gt;Student Projects&lt;/keyword&gt;&lt;keyword&gt;Likert Scales&lt;/keyword&gt;&lt;keyword&gt;Competence&lt;/keyword&gt;&lt;keyword&gt;Semi Structured Interviews&lt;/keyword&gt;&lt;keyword&gt;Comparative Analysis&lt;/keyword&gt;&lt;keyword&gt;Feedback (Response)&lt;/keyword&gt;&lt;keyword&gt;Group Activities&lt;/keyword&gt;&lt;keyword&gt;United States (Mid Atlantic States)&lt;/keyword&gt;&lt;/keywords&gt;&lt;dates&gt;&lt;year&gt;2013&lt;/year&gt;&lt;pub-dates&gt;&lt;date&gt;Fall&lt;/date&gt;&lt;/pub-dates&gt;&lt;/dates&gt;&lt;accession-num&gt;EJ1058697&lt;/accession-num&gt;&lt;work-type&gt;Reports - Research Tests/Questionnaires&lt;/work-type&gt;&lt;urls&gt;&lt;related-urls&gt;&lt;url&gt;http://dx.doi.org/10.7771/1541-5015.1344&lt;/url&gt;&lt;/related-urls&gt;&lt;/urls&gt;&lt;/record&gt;&lt;/Cite&gt;&lt;/EndNote&gt;</w:instrText>
            </w:r>
            <w:r w:rsidRPr="001B60D5">
              <w:rPr>
                <w:lang w:val="nl-NL"/>
              </w:rPr>
              <w:fldChar w:fldCharType="separate"/>
            </w:r>
            <w:r w:rsidR="002B6F82" w:rsidRPr="002B6F82">
              <w:rPr>
                <w:noProof/>
              </w:rPr>
              <w:t>Jones, Epler, Mokri, Bryant, and Paretti (2013)</w:t>
            </w:r>
            <w:r w:rsidRPr="001B60D5">
              <w:rPr>
                <w:lang w:val="nl-NL"/>
              </w:rPr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Wamser&lt;/Author&gt;&lt;Year&gt;2006&lt;/Year&gt;&lt;RecNum&gt;12334&lt;/RecNum&gt;&lt;DisplayText&gt;Wamser (2006)&lt;/DisplayText&gt;&lt;record&gt;&lt;rec-number&gt;12334&lt;/rec-number&gt;&lt;foreign-keys&gt;&lt;key app="EN" db-id="92fweee28xwadaedx0m5w5w69dse0x2vv5wx" timestamp="1527753430"&gt;12334&lt;/key&gt;&lt;/foreign-keys&gt;&lt;ref-type name="Journal Article"&gt;17&lt;/ref-type&gt;&lt;contributors&gt;&lt;authors&gt;&lt;author&gt;Wamser, C. C.&lt;/author&gt;&lt;/authors&gt;&lt;/contributors&gt;&lt;auth-address&gt;Portland State Univ, Dept Chem, Portland, OR 97207 USA&lt;/auth-address&gt;&lt;titles&gt;&lt;title&gt;Peer-led team learning in organic chemistry: Effects on student performance, success, and persistence in the course&lt;/title&gt;&lt;secondary-title&gt;Journal of Chemical Education&lt;/secondary-title&gt;&lt;alt-title&gt;J Chem Educ&lt;/alt-title&gt;&lt;/titles&gt;&lt;periodical&gt;&lt;full-title&gt;Journal of Chemical Education&lt;/full-title&gt;&lt;/periodical&gt;&lt;pages&gt;1562-1566&lt;/pages&gt;&lt;volume&gt;83&lt;/volume&gt;&lt;number&gt;10&lt;/number&gt;&lt;dates&gt;&lt;year&gt;2006&lt;/year&gt;&lt;pub-dates&gt;&lt;date&gt;Oct&lt;/date&gt;&lt;/pub-dates&gt;&lt;/dates&gt;&lt;isbn&gt;0021-9584&lt;/isbn&gt;&lt;accession-num&gt;WOS:000240697400042&lt;/accession-num&gt;&lt;urls&gt;&lt;related-urls&gt;&lt;url&gt;&amp;lt;Go to ISI&amp;gt;://WOS:000240697400042&lt;/url&gt;&lt;/related-urls&gt;&lt;/urls&gt;&lt;electronic-resource-num&gt;DOI 10.1021/ed083p1562&lt;/electronic-resource-num&gt;&lt;language&gt;English&lt;/languag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Wamser (2006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 w:rsidRPr="001B60D5">
              <w:rPr>
                <w:lang w:val="de-DE"/>
              </w:rPr>
              <w:fldChar w:fldCharType="begin"/>
            </w:r>
            <w:r w:rsidR="002B6F82">
              <w:rPr>
                <w:lang w:val="de-DE"/>
              </w:rPr>
              <w:instrText xml:space="preserve"> ADDIN EN.CITE &lt;EndNote&gt;&lt;Cite AuthorYear="1"&gt;&lt;Author&gt;Junge&lt;/Author&gt;&lt;Year&gt;2010&lt;/Year&gt;&lt;RecNum&gt;12339&lt;/RecNum&gt;&lt;DisplayText&gt;Junge, Quinones, Kakietek, Teodorescu, and Marsteller (2010)&lt;/DisplayText&gt;&lt;record&gt;&lt;rec-number&gt;12339&lt;/rec-number&gt;&lt;foreign-keys&gt;&lt;key app="EN" db-id="92fweee28xwadaedx0m5w5w69dse0x2vv5wx" timestamp="1527753647"&gt;12339&lt;/key&gt;&lt;/foreign-keys&gt;&lt;ref-type name="Journal Article"&gt;17&lt;/ref-type&gt;&lt;contributors&gt;&lt;authors&gt;&lt;author&gt;Junge, B.&lt;/author&gt;&lt;author&gt;Quinones, C.&lt;/author&gt;&lt;author&gt;Kakietek, J.&lt;/author&gt;&lt;author&gt;Teodorescu, D.&lt;/author&gt;&lt;author&gt;Marsteller, P.&lt;/author&gt;&lt;/authors&gt;&lt;/contributors&gt;&lt;auth-address&gt;SUNY Albany, Dept Anthropol, New Paltz, NY 12561 USA&amp;#xD;Emory Univ, Ctr Sci Educ, Atlanta, GA 30322 USA&amp;#xD;Emory Univ, Dept Polit Sci, Atlanta, GA 30322 USA&amp;#xD;Emory Univ, Provosts Off, Atlanta, GA 30322 USA&lt;/auth-address&gt;&lt;titles&gt;&lt;title&gt;Promoting Undergraduate Interest, Preparedness, and Professional Pursuit in the Sciences: An Outcomes Evaluation of the SURE Program at Emory University&lt;/title&gt;&lt;secondary-title&gt;Cbe-Life Sciences Education&lt;/secondary-title&gt;&lt;alt-title&gt;Cbe-Life Sci Educ&lt;/alt-title&gt;&lt;/titles&gt;&lt;periodical&gt;&lt;full-title&gt;Cbe-Life Sciences Education&lt;/full-title&gt;&lt;abbr-1&gt;CBE-Life Sci. Educ.&lt;/abbr-1&gt;&lt;/periodical&gt;&lt;pages&gt;119-132&lt;/pages&gt;&lt;volume&gt;9&lt;/volume&gt;&lt;number&gt;2&lt;/number&gt;&lt;keywords&gt;&lt;keyword&gt;research experiences&lt;/keyword&gt;&lt;keyword&gt;research seminar&lt;/keyword&gt;&lt;keyword&gt;summer research&lt;/keyword&gt;&lt;keyword&gt;students&lt;/keyword&gt;&lt;keyword&gt;perceptions&lt;/keyword&gt;&lt;keyword&gt;graduate&lt;/keyword&gt;&lt;keyword&gt;benefits&lt;/keyword&gt;&lt;keyword&gt;ethics&lt;/keyword&gt;&lt;/keywords&gt;&lt;dates&gt;&lt;year&gt;2010&lt;/year&gt;&lt;pub-dates&gt;&lt;date&gt;Sum&lt;/date&gt;&lt;/pub-dates&gt;&lt;/dates&gt;&lt;isbn&gt;1931-7913&lt;/isbn&gt;&lt;accession-num&gt;WOS:000284836500008&lt;/accession-num&gt;&lt;urls&gt;&lt;related-urls&gt;&lt;url&gt;&amp;lt;Go to ISI&amp;gt;://WOS:000284836500008&lt;/url&gt;&lt;/related-urls&gt;&lt;/urls&gt;&lt;electronic-resource-num&gt;10.1187/cbe.09-08-0057&lt;/electronic-resource-num&gt;&lt;language&gt;English&lt;/language&gt;&lt;/record&gt;&lt;/Cite&gt;&lt;/EndNote&gt;</w:instrText>
            </w:r>
            <w:r w:rsidRPr="001B60D5">
              <w:rPr>
                <w:lang w:val="de-DE"/>
              </w:rPr>
              <w:fldChar w:fldCharType="separate"/>
            </w:r>
            <w:r w:rsidR="002B6F82">
              <w:rPr>
                <w:noProof/>
                <w:lang w:val="de-DE"/>
              </w:rPr>
              <w:t>Junge, Quinones, Kakietek, Teodorescu, and Marsteller (2010)</w:t>
            </w:r>
            <w:r w:rsidRPr="001B60D5">
              <w:rPr>
                <w:lang w:val="de-DE"/>
              </w:rPr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ZZWxhbWFydGhpPC9BdXRob3I+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QXV0aG9yWWVhcj0iMSI+PEF1dGhvcj5ZZWxhbWFydGhpPC9BdXRob3I+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B60D5">
              <w:fldChar w:fldCharType="separate"/>
            </w:r>
            <w:r>
              <w:rPr>
                <w:noProof/>
              </w:rPr>
              <w:t>Yelamarthi and Mawasha (2008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Kaila&lt;/Author&gt;&lt;Year&gt;2016&lt;/Year&gt;&lt;RecNum&gt;12170&lt;/RecNum&gt;&lt;DisplayText&gt;Kaila, Kurvinen, Lokkila, and Laakso (2016)&lt;/DisplayText&gt;&lt;record&gt;&lt;rec-number&gt;12170&lt;/rec-number&gt;&lt;foreign-keys&gt;&lt;key app="EN" db-id="92fweee28xwadaedx0m5w5w69dse0x2vv5wx" timestamp="1504189957"&gt;12170&lt;/key&gt;&lt;/foreign-keys&gt;&lt;ref-type name="Journal Article"&gt;17&lt;/ref-type&gt;&lt;contributors&gt;&lt;authors&gt;&lt;author&gt;Kaila, E.&lt;/author&gt;&lt;author&gt;Kurvinen, E.&lt;/author&gt;&lt;author&gt;Lokkila, E.&lt;/author&gt;&lt;author&gt;Laakso, M. J.&lt;/author&gt;&lt;/authors&gt;&lt;/contributors&gt;&lt;titles&gt;&lt;title&gt;Redesigning an Object-Oriented Programming Course&lt;/title&gt;&lt;secondary-title&gt;Acm Transactions on Computing Education&lt;/secondary-title&gt;&lt;/titles&gt;&lt;periodical&gt;&lt;full-title&gt;ACM Transactions on Computing Education&lt;/full-title&gt;&lt;/periodical&gt;&lt;volume&gt;16&lt;/volume&gt;&lt;number&gt;4&lt;/number&gt;&lt;dates&gt;&lt;year&gt;2016&lt;/year&gt;&lt;pub-dates&gt;&lt;date&gt;Oct&lt;/date&gt;&lt;/pub-dates&gt;&lt;/dates&gt;&lt;isbn&gt;1946-6226&lt;/isbn&gt;&lt;accession-num&gt;WOS:000393183500005&lt;/accession-num&gt;&lt;urls&gt;&lt;related-urls&gt;&lt;url&gt;&amp;lt;Go to ISI&amp;gt;://WOS:000393183500005&lt;/url&gt;&lt;/related-urls&gt;&lt;/urls&gt;&lt;custom7&gt;18&lt;/custom7&gt;&lt;electronic-resource-num&gt;10.1145/2906362&lt;/electronic-resource-num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Kaila, Kurvinen, Lokkila, and Laakso (2016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ZZWxhbWFydGhpPC9BdXRob3I+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QXV0aG9yWWVhcj0iMSI+PEF1dGhvcj5ZZWxhbWFydGhpPC9BdXRob3I+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B60D5">
              <w:fldChar w:fldCharType="separate"/>
            </w:r>
            <w:r>
              <w:rPr>
                <w:noProof/>
              </w:rPr>
              <w:t>Yelamarthi and Mawasha (2010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  <w:rPr>
                <w:lang w:val="de-DE"/>
              </w:rPr>
            </w:pPr>
            <w:r w:rsidRPr="001B60D5">
              <w:fldChar w:fldCharType="begin"/>
            </w:r>
            <w:r>
              <w:instrText xml:space="preserve"> ADDIN EN.CITE &lt;EndNote&gt;&lt;Cite AuthorYear="1"&gt;&lt;Author&gt;Khan&lt;/Author&gt;&lt;Year&gt;2013&lt;/Year&gt;&lt;RecNum&gt;12172&lt;/RecNum&gt;&lt;DisplayText&gt;Khan and Gogos (2013)&lt;/DisplayText&gt;&lt;record&gt;&lt;rec-number&gt;12172&lt;/rec-number&gt;&lt;foreign-keys&gt;&lt;key app="EN" db-id="92fweee28xwadaedx0m5w5w69dse0x2vv5wx" timestamp="1504189957"&gt;12172&lt;/key&gt;&lt;/foreign-keys&gt;&lt;ref-type name="Journal Article"&gt;17&lt;/ref-type&gt;&lt;contributors&gt;&lt;authors&gt;&lt;author&gt;Khan, Rana&lt;/author&gt;&lt;author&gt;Gogos, Arhonda&lt;/author&gt;&lt;/authors&gt;&lt;/contributors&gt;&lt;titles&gt;&lt;title&gt;Online Mentoring for Biotechnology Graduate Students: An Industry-Academia Partnership&lt;/title&gt;&lt;secondary-title&gt;Journal of Asynchronous Learning Networks&lt;/secondary-title&gt;&lt;/titles&gt;&lt;periodical&gt;&lt;full-title&gt;Journal of Asynchronous Learning Networks&lt;/full-title&gt;&lt;/periodical&gt;&lt;pages&gt;89-107&lt;/pages&gt;&lt;volume&gt;17&lt;/volume&gt;&lt;number&gt;1&lt;/number&gt;&lt;keywords&gt;&lt;keyword&gt;Online Courses&lt;/keyword&gt;&lt;keyword&gt;Graduate Study&lt;/keyword&gt;&lt;keyword&gt;Mentors&lt;/keyword&gt;&lt;keyword&gt;Biotechnology&lt;/keyword&gt;&lt;keyword&gt;Program Descriptions&lt;/keyword&gt;&lt;keyword&gt;Masters Programs&lt;/keyword&gt;&lt;keyword&gt;Occupational Aspiration&lt;/keyword&gt;&lt;keyword&gt;Academic Achievement&lt;/keyword&gt;&lt;keyword&gt;Feedback (Response)&lt;/keyword&gt;&lt;keyword&gt;Surveys&lt;/keyword&gt;&lt;keyword&gt;Program Effectiveness&lt;/keyword&gt;&lt;keyword&gt;School Business Relationship&lt;/keyword&gt;&lt;keyword&gt;Industry&lt;/keyword&gt;&lt;keyword&gt;Community Development&lt;/keyword&gt;&lt;keyword&gt;Academic Persistence&lt;/keyword&gt;&lt;keyword&gt;Questionnaires&lt;/keyword&gt;&lt;keyword&gt;Maryland&lt;/keyword&gt;&lt;/keywords&gt;&lt;dates&gt;&lt;year&gt;2013&lt;/year&gt;&lt;pub-dates&gt;&lt;date&gt;01/01/&lt;/date&gt;&lt;/pub-dates&gt;&lt;/dates&gt;&lt;publisher&gt;Journal of Asynchronous Learning Networks&lt;/publisher&gt;&lt;isbn&gt;1939-5256&lt;/isbn&gt;&lt;accession-num&gt;EJ1011366&lt;/accession-num&gt;&lt;urls&gt;&lt;related-urls&gt;&lt;url&gt;&lt;style face="underline" font="default" size="100%"&gt;http://ezproxy2.utwente.nl/login?url=http://search.ebscohost.com/login.aspx?direct=true&amp;amp;db=eric&amp;amp;AN=EJ1011366&amp;amp;site=ehost-live&lt;/style&gt;&lt;/url&gt;&lt;/related-urls&gt;&lt;/urls&gt;&lt;remote-database-name&gt;eric&lt;/remote-database-name&gt;&lt;remote-database-provider&gt;EBSCOhost&lt;/remote-database-provider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Khan and Gogos (2013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Yilmaz&lt;/Author&gt;&lt;Year&gt;2010&lt;/Year&gt;&lt;RecNum&gt;9613&lt;/RecNum&gt;&lt;DisplayText&gt;Yilmaz, Ren, Custer, and Coleman (2010)&lt;/DisplayText&gt;&lt;record&gt;&lt;rec-number&gt;9613&lt;/rec-number&gt;&lt;foreign-keys&gt;&lt;key app="EN" db-id="92fweee28xwadaedx0m5w5w69dse0x2vv5wx" timestamp="1500621785"&gt;9613&lt;/key&gt;&lt;/foreign-keys&gt;&lt;ref-type name="Journal Article"&gt;17&lt;/ref-type&gt;&lt;contributors&gt;&lt;authors&gt;&lt;author&gt;Yilmaz, M.&lt;/author&gt;&lt;author&gt;Ren, J.&lt;/author&gt;&lt;author&gt;Custer, S.&lt;/author&gt;&lt;author&gt;Coleman, J.&lt;/author&gt;&lt;/authors&gt;&lt;/contributors&gt;&lt;titles&gt;&lt;title&gt;Hands-on summer camp to attract K-12 students to engineering fields&lt;/title&gt;&lt;secondary-title&gt;IEEE Transactions on Education&lt;/secondary-title&gt;&lt;/titles&gt;&lt;periodical&gt;&lt;full-title&gt;IEEE Transactions on Education&lt;/full-title&gt;&lt;/periodical&gt;&lt;pages&gt;144-151&lt;/pages&gt;&lt;volume&gt;53&lt;/volume&gt;&lt;number&gt;1&lt;/number&gt;&lt;dates&gt;&lt;year&gt;2010&lt;/year&gt;&lt;/dates&gt;&lt;work-type&gt;Article&lt;/work-type&gt;&lt;urls&gt;&lt;related-urls&gt;&lt;url&gt;https://www.scopus.com/inward/record.uri?eid=2-s2.0-76449102578&amp;amp;doi=10.1109%2fTE.2009.2026366&amp;amp;partnerID=40&amp;amp;md5=492652cf77f210dfcbe4434329ec2b05&lt;/url&gt;&lt;/related-urls&gt;&lt;/urls&gt;&lt;custom7&gt;5272249&lt;/custom7&gt;&lt;electronic-resource-num&gt;10.1109/TE.2009.2026366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Yilmaz, Ren, Custer, and Coleman (2010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single" w:sz="4" w:space="0" w:color="auto"/>
            </w:tcBorders>
          </w:tcPr>
          <w:p w:rsidR="002A5504" w:rsidRDefault="002A5504" w:rsidP="00A238F9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Lb2VuaWc8L0F1dGhvcj48WWVh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Lb2VuaWc8L0F1dGhvcj48WWVh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Koenig, Schen, Edwards, and Bao (2012)</w:t>
            </w:r>
            <w:r w:rsidRPr="001B60D5">
              <w:fldChar w:fldCharType="end"/>
            </w:r>
          </w:p>
          <w:p w:rsidR="002A5504" w:rsidRPr="001B60D5" w:rsidRDefault="002A5504" w:rsidP="00A238F9">
            <w:pPr>
              <w:spacing w:line="240" w:lineRule="auto"/>
              <w:rPr>
                <w:lang w:val="de-DE"/>
              </w:rPr>
            </w:pPr>
          </w:p>
        </w:tc>
        <w:tc>
          <w:tcPr>
            <w:tcW w:w="4101" w:type="dxa"/>
            <w:gridSpan w:val="2"/>
            <w:tcBorders>
              <w:top w:val="nil"/>
              <w:bottom w:val="single" w:sz="4" w:space="0" w:color="auto"/>
            </w:tcBorders>
          </w:tcPr>
          <w:p w:rsidR="002A5504" w:rsidRPr="001B60D5" w:rsidRDefault="002A5504" w:rsidP="00A238F9">
            <w:pPr>
              <w:spacing w:line="240" w:lineRule="auto"/>
            </w:pPr>
          </w:p>
        </w:tc>
      </w:tr>
      <w:tr w:rsidR="002A5504" w:rsidRPr="001B60D5" w:rsidTr="002B6F82">
        <w:trPr>
          <w:trHeight w:val="159"/>
        </w:trPr>
        <w:tc>
          <w:tcPr>
            <w:tcW w:w="907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2A5504" w:rsidRPr="001B60D5" w:rsidRDefault="002A5504" w:rsidP="00A238F9">
            <w:pPr>
              <w:spacing w:line="240" w:lineRule="auto"/>
            </w:pPr>
            <w:r>
              <w:t xml:space="preserve">Pre/post-test design </w:t>
            </w:r>
            <w:r w:rsidRPr="001B60D5">
              <w:t>witho</w:t>
            </w:r>
            <w:r>
              <w:t>ut comparable comparison groups (39,5%)</w:t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single" w:sz="4" w:space="0" w:color="auto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Anthony&lt;/Author&gt;&lt;Year&gt;2016&lt;/Year&gt;&lt;RecNum&gt;12137&lt;/RecNum&gt;&lt;DisplayText&gt;Anthony, Greene, Post, Parkhurst, and Zhan (2016)&lt;/DisplayText&gt;&lt;record&gt;&lt;rec-number&gt;12137&lt;/rec-number&gt;&lt;foreign-keys&gt;&lt;key app="EN" db-id="92fweee28xwadaedx0m5w5w69dse0x2vv5wx" timestamp="1504189952"&gt;12137&lt;/key&gt;&lt;/foreign-keys&gt;&lt;ref-type name="Journal Article"&gt;17&lt;/ref-type&gt;&lt;contributors&gt;&lt;authors&gt;&lt;author&gt;Anthony, A. B.&lt;/author&gt;&lt;author&gt;Greene, H.&lt;/author&gt;&lt;author&gt;Post, P. E.&lt;/author&gt;&lt;author&gt;Parkhurst, A.&lt;/author&gt;&lt;author&gt;Zhan, X.&lt;/author&gt;&lt;/authors&gt;&lt;/contributors&gt;&lt;titles&gt;&lt;title&gt;Preparing university students to lead K-12 engineering outreach programmes: a design experiment&lt;/title&gt;&lt;secondary-title&gt;European Journal of Engineering Education&lt;/secondary-title&gt;&lt;/titles&gt;&lt;periodical&gt;&lt;full-title&gt;European Journal of Engineering Education&lt;/full-title&gt;&lt;/periodical&gt;&lt;pages&gt;623-637&lt;/pages&gt;&lt;volume&gt;41&lt;/volume&gt;&lt;number&gt;6&lt;/number&gt;&lt;dates&gt;&lt;year&gt;2016&lt;/year&gt;&lt;pub-dates&gt;&lt;date&gt;Dec&lt;/date&gt;&lt;/pub-dates&gt;&lt;/dates&gt;&lt;isbn&gt;0304-3797&lt;/isbn&gt;&lt;accession-num&gt;WOS:000385503200003&lt;/accession-num&gt;&lt;urls&gt;&lt;related-urls&gt;&lt;url&gt;&lt;style face="underline" font="default" size="100%"&gt;&amp;lt;Go to ISI&amp;gt;://WOS:000385503200003&lt;/style&gt;&lt;/url&gt;&lt;/related-urls&gt;&lt;/urls&gt;&lt;electronic-resource-num&gt;10.1080/03043797.2015.1121467&lt;/electronic-resource-num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Anthony, Greene, Post, Parkhurst, and Zhan (2016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single" w:sz="4" w:space="0" w:color="auto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Konur&lt;/Author&gt;&lt;Year&gt;2011&lt;/Year&gt;&lt;RecNum&gt;12180&lt;/RecNum&gt;&lt;DisplayText&gt;Konur, Şeyihoǧlu, Sezen, and Tekbiyik (2011)&lt;/DisplayText&gt;&lt;record&gt;&lt;rec-number&gt;12180&lt;/rec-number&gt;&lt;foreign-keys&gt;&lt;key app="EN" db-id="92fweee28xwadaedx0m5w5w69dse0x2vv5wx" timestamp="1504189958"&gt;12180&lt;/key&gt;&lt;/foreign-keys&gt;&lt;ref-type name="Journal Article"&gt;17&lt;/ref-type&gt;&lt;contributors&gt;&lt;authors&gt;&lt;author&gt;Konur, K. B.&lt;/author&gt;&lt;author&gt;Şeyihoǧlu, A.&lt;/author&gt;&lt;author&gt;Sezen, G.&lt;/author&gt;&lt;author&gt;Tekbiyik, A.&lt;/author&gt;&lt;/authors&gt;&lt;/contributors&gt;&lt;titles&gt;&lt;title&gt;Evaluation of a science camp: Enjoyable discovery of mysterious world&lt;/title&gt;&lt;secondary-title&gt;Kuram ve Uygulamada Egitim Bilimleri&lt;/secondary-title&gt;&lt;/titles&gt;&lt;periodical&gt;&lt;full-title&gt;Kuram ve Uygulamada Egitim Bilimleri&lt;/full-title&gt;&lt;/periodical&gt;&lt;pages&gt;1602-1607&lt;/pages&gt;&lt;volume&gt;11&lt;/volume&gt;&lt;number&gt;3&lt;/number&gt;&lt;dates&gt;&lt;year&gt;2011&lt;/year&gt;&lt;/dates&gt;&lt;work-type&gt;Article&lt;/work-type&gt;&lt;urls&gt;&lt;related-urls&gt;&lt;url&gt;&lt;style face="underline" font="default" size="100%"&gt;https://www.scopus.com/inward/record.uri?eid=2-s2.0-83455212058&amp;amp;partnerID=40&amp;amp;md5=1b4b8152df5696399bc479794c1c9890&lt;/style&gt;&lt;/url&gt;&lt;/related-urls&gt;&lt;/urls&gt;&lt;remote-database-name&gt;Scopus&lt;/remote-database-nam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Konur, Şeyihoǧlu, Sezen, and Tekbiyik (2011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 w:rsidRPr="001B60D5">
              <w:fldChar w:fldCharType="begin">
                <w:fldData xml:space="preserve">PEVuZE5vdGU+PENpdGUgQXV0aG9yWWVhcj0iMSI+PEF1dGhvcj5BcmNoZXI8L0F1dGhvcj48WWVh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BcmNoZXI8L0F1dGhvcj48WWVh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Archer, DeWitt, and Dillon (2014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MYW08L0F1dGhvcj48WWVhcj4y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MYW08L0F1dGhvcj48WWVhcj4y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Lam, Srivatsan, Doverspike, Vesalo, and Mawasha (2005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Bachman&lt;/Author&gt;&lt;Year&gt;2008&lt;/Year&gt;&lt;RecNum&gt;12342&lt;/RecNum&gt;&lt;DisplayText&gt;Bachman, Bischoff, Gallagher, Labroo, and Schaumloffel (2008)&lt;/DisplayText&gt;&lt;record&gt;&lt;rec-number&gt;12342&lt;/rec-number&gt;&lt;foreign-keys&gt;&lt;key app="EN" db-id="92fweee28xwadaedx0m5w5w69dse0x2vv5wx" timestamp="1527753848"&gt;12342&lt;/key&gt;&lt;/foreign-keys&gt;&lt;ref-type name="Journal Article"&gt;17&lt;/ref-type&gt;&lt;contributors&gt;&lt;authors&gt;&lt;author&gt;Bachman, Nancy J.&lt;/author&gt;&lt;author&gt;Bischoff, Paul J.&lt;/author&gt;&lt;author&gt;Gallagher, Hugh&lt;/author&gt;&lt;author&gt;Labroo, Sunil&lt;/author&gt;&lt;author&gt;Schaumloffel, John C.&lt;/author&gt;&lt;/authors&gt;&lt;/contributors&gt;&lt;titles&gt;&lt;title&gt;PR[superscript 2]EPS: Preparation, Recruitment, Retention and Excellence in the Physical Sciences, Including Engineering. A Report on the 2004, 2005 and 2006 Science Summer Camps&lt;/title&gt;&lt;secondary-title&gt;Journal of STEM Education: Innovations and Research&lt;/secondary-title&gt;&lt;/titles&gt;&lt;periodical&gt;&lt;full-title&gt;Journal of STEM Education: Innovations and Research&lt;/full-title&gt;&lt;/periodical&gt;&lt;pages&gt;30-39&lt;/pages&gt;&lt;volume&gt;9&lt;/volume&gt;&lt;number&gt;1-2&lt;/number&gt;&lt;keywords&gt;&lt;keyword&gt;Student Recruitment&lt;/keyword&gt;&lt;keyword&gt;Engineering Education&lt;/keyword&gt;&lt;keyword&gt;Summer Programs&lt;/keyword&gt;&lt;keyword&gt;Science Activities&lt;/keyword&gt;&lt;keyword&gt;National Organizations&lt;/keyword&gt;&lt;keyword&gt;High School Students&lt;/keyword&gt;&lt;keyword&gt;Majors (Students)&lt;/keyword&gt;&lt;keyword&gt;Science Education&lt;/keyword&gt;&lt;keyword&gt;Scientists&lt;/keyword&gt;&lt;keyword&gt;Program Descriptions&lt;/keyword&gt;&lt;keyword&gt;Student Surveys&lt;/keyword&gt;&lt;keyword&gt;Student Attitudes&lt;/keyword&gt;&lt;keyword&gt;Self Concept&lt;/keyword&gt;&lt;keyword&gt;Student Motivation&lt;/keyword&gt;&lt;keyword&gt;New York&lt;/keyword&gt;&lt;/keywords&gt;&lt;dates&gt;&lt;year&gt;2008&lt;/year&gt;&lt;pub-dates&gt;&lt;date&gt;Jan-Jun&lt;/date&gt;&lt;/pub-dates&gt;&lt;/dates&gt;&lt;isbn&gt;15575284&lt;/isbn&gt;&lt;accession-num&gt;EJ1096172&lt;/accession-num&gt;&lt;work-type&gt;Academic Journal Report&lt;/work-type&gt;&lt;urls&gt;&lt;related-urls&gt;&lt;url&gt;http://jstem.org/index.php?journal=JSTEM&amp;amp;page=article&amp;amp;op=view&amp;amp;path%5B%5D=1428&lt;/url&gt;&lt;/related-urls&gt;&lt;/urls&gt;&lt;/record&gt;&lt;/Cite&gt;&lt;/EndNote&gt;</w:instrText>
            </w:r>
            <w:r w:rsidRPr="001B60D5">
              <w:fldChar w:fldCharType="separate"/>
            </w:r>
            <w:r w:rsidR="002B6F82" w:rsidRPr="002B6F82">
              <w:rPr>
                <w:noProof/>
                <w:lang w:val="de-DE"/>
              </w:rPr>
              <w:t>Bachman, Bischoff, Gallagher, Labroo, and Schaumloffel (2008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MZW5hYnVyZzwvQXV0aG9yPjxZ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==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MZW5hYnVyZzwvQXV0aG9yPjxZ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==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Lenaburg, Aguirre, Goodchild, and Kuhn (2012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2B6F82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Ball&lt;/Author&gt;&lt;Year&gt;2017&lt;/Year&gt;&lt;RecNum&gt;11450&lt;/RecNum&gt;&lt;DisplayText&gt;Ball, Huang, Cotten, and Rikard (2017)&lt;/DisplayText&gt;&lt;record&gt;&lt;rec-number&gt;11450&lt;/rec-number&gt;&lt;foreign-keys&gt;&lt;key app="EN" db-id="92fweee28xwadaedx0m5w5w69dse0x2vv5wx" timestamp="1500642649"&gt;11450&lt;/key&gt;&lt;/foreign-keys&gt;&lt;ref-type name="Journal Article"&gt;17&lt;/ref-type&gt;&lt;contributors&gt;&lt;authors&gt;&lt;author&gt;Ball, C.&lt;/author&gt;&lt;author&gt;Huang, K. T.&lt;/author&gt;&lt;author&gt;Cotten, S. R.&lt;/author&gt;&lt;author&gt;Rikard, R. V.&lt;/author&gt;&lt;/authors&gt;&lt;/contributors&gt;&lt;titles&gt;&lt;title&gt;Pressurizing the STEM Pipeline: an Expectancy-Value Theory Analysis of Youths’ STEM Attitudes&lt;/title&gt;&lt;secondary-title&gt;Journal of Science Education and Technology&lt;/secondary-title&gt;&lt;/titles&gt;&lt;periodical&gt;&lt;full-title&gt;Journal of Science Education and Technology&lt;/full-title&gt;&lt;/periodical&gt;&lt;pages&gt;372-382&lt;/pages&gt;&lt;volume&gt;26&lt;/volume&gt;&lt;number&gt;4&lt;/number&gt;&lt;dates&gt;&lt;year&gt;2017&lt;/year&gt;&lt;/dates&gt;&lt;work-type&gt;Article&lt;/work-type&gt;&lt;urls&gt;&lt;related-urls&gt;&lt;url&gt;https://www.scopus.com/inward/record.uri?eid=2-s2.0-85010727458&amp;amp;doi=10.1007%2fs10956-017-9685-1&amp;amp;partnerID=40&amp;amp;md5=93060b937ba319ba474ade2d9a09322d&lt;/url&gt;&lt;/related-urls&gt;&lt;/urls&gt;&lt;electronic-resource-num&gt;10.1007/s10956-017-9685-1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Ball, Huang, Cotten, and Rikard (2017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Levy&lt;/Author&gt;&lt;Year&gt;2013&lt;/Year&gt;&lt;RecNum&gt;12187&lt;/RecNum&gt;&lt;DisplayText&gt;Levy and Li (2013)&lt;/DisplayText&gt;&lt;record&gt;&lt;rec-number&gt;12187&lt;/rec-number&gt;&lt;foreign-keys&gt;&lt;key app="EN" db-id="92fweee28xwadaedx0m5w5w69dse0x2vv5wx" timestamp="1504189959"&gt;12187&lt;/key&gt;&lt;/foreign-keys&gt;&lt;ref-type name="Journal Article"&gt;17&lt;/ref-type&gt;&lt;contributors&gt;&lt;authors&gt;&lt;author&gt;Levy, A. J.&lt;/author&gt;&lt;author&gt;Li, W.&lt;/author&gt;&lt;/authors&gt;&lt;/contributors&gt;&lt;titles&gt;&lt;title&gt;Adaption of the Clinical Correlation Instructional Model for 2nd Year Engineering Science Courses&lt;/title&gt;&lt;secondary-title&gt;International Journal of Engineering Education&lt;/secondary-title&gt;&lt;/titles&gt;&lt;periodical&gt;&lt;full-title&gt;International Journal of Engineering Education&lt;/full-title&gt;&lt;/periodical&gt;&lt;pages&gt;1144-1154&lt;/pages&gt;&lt;volume&gt;29&lt;/volume&gt;&lt;number&gt;5&lt;/number&gt;&lt;dates&gt;&lt;year&gt;2013&lt;/year&gt;&lt;/dates&gt;&lt;work-type&gt;Article&lt;/work-type&gt;&lt;urls&gt;&lt;related-urls&gt;&lt;url&gt;&lt;style face="underline" font="default" size="100%"&gt;https://www.scopus.com/inward/record.uri?eid=2-s2.0-84885612853&amp;amp;partnerID=40&amp;amp;md5=a8c9c255d33b82e767e4e06e07097685&lt;/style&gt;&lt;/url&gt;&lt;/related-urls&gt;&lt;/urls&gt;&lt;remote-database-name&gt;Scopus&lt;/remote-database-nam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Levy and Li (2013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  <w:rPr>
                <w:lang w:val="nl-NL"/>
              </w:rPr>
            </w:pPr>
            <w:r w:rsidRPr="001B60D5">
              <w:fldChar w:fldCharType="begin">
                <w:fldData xml:space="preserve">PEVuZE5vdGU+PENpdGUgQXV0aG9yWWVhcj0iMSI+PEF1dGhvcj5CZXJrPC9BdXRob3I+PFllYXI+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QXV0aG9yWWVhcj0iMSI+PEF1dGhvcj5CZXJrPC9BdXRob3I+PFllYXI+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B60D5">
              <w:fldChar w:fldCharType="separate"/>
            </w:r>
            <w:r>
              <w:rPr>
                <w:noProof/>
              </w:rPr>
              <w:t>Berk et al. (2014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Madihally&lt;/Author&gt;&lt;Year&gt;2006&lt;/Year&gt;&lt;RecNum&gt;12188&lt;/RecNum&gt;&lt;DisplayText&gt;Madihally and Maase (2006)&lt;/DisplayText&gt;&lt;record&gt;&lt;rec-number&gt;12188&lt;/rec-number&gt;&lt;foreign-keys&gt;&lt;key app="EN" db-id="92fweee28xwadaedx0m5w5w69dse0x2vv5wx" timestamp="1504189959"&gt;12188&lt;/key&gt;&lt;/foreign-keys&gt;&lt;ref-type name="Journal Article"&gt;17&lt;/ref-type&gt;&lt;contributors&gt;&lt;authors&gt;&lt;author&gt;Madihally, Sundararajan V.&lt;/author&gt;&lt;author&gt;Maase, Eric L.&lt;/author&gt;&lt;/authors&gt;&lt;/contributors&gt;&lt;titles&gt;&lt;title&gt;Biomedical and Biochemical Engineering for K-12 Students&lt;/title&gt;&lt;secondary-title&gt;Chemical Engineering Education&lt;/secondary-title&gt;&lt;/titles&gt;&lt;periodical&gt;&lt;full-title&gt;Chemical Engineering Education&lt;/full-title&gt;&lt;/periodical&gt;&lt;volume&gt;40&lt;/volume&gt;&lt;number&gt;4&lt;/number&gt;&lt;keywords&gt;&lt;keyword&gt;High School Students&lt;/keyword&gt;&lt;keyword&gt;Biomedicine&lt;/keyword&gt;&lt;keyword&gt;Chemical Engineering&lt;/keyword&gt;&lt;keyword&gt;Science Programs&lt;/keyword&gt;&lt;keyword&gt;Summer Programs&lt;/keyword&gt;&lt;keyword&gt;Outreach Programs&lt;/keyword&gt;&lt;keyword&gt;Learning Modules&lt;/keyword&gt;&lt;keyword&gt;Engineering Education&lt;/keyword&gt;&lt;keyword&gt;Scientific Principles&lt;/keyword&gt;&lt;keyword&gt;Program Effectiveness&lt;/keyword&gt;&lt;keyword&gt;Pretests Posttests&lt;/keyword&gt;&lt;keyword&gt;Student Surveys&lt;/keyword&gt;&lt;keyword&gt;Science Interests&lt;/keyword&gt;&lt;keyword&gt;Science Activities&lt;/keyword&gt;&lt;keyword&gt;Experiments&lt;/keyword&gt;&lt;/keywords&gt;&lt;dates&gt;&lt;year&gt;2006&lt;/year&gt;&lt;pub-dates&gt;&lt;date&gt;09/01/&lt;/date&gt;&lt;/pub-dates&gt;&lt;/dates&gt;&lt;publisher&gt;Chemical Engineering Education&lt;/publisher&gt;&lt;isbn&gt;0009-2479&lt;/isbn&gt;&lt;accession-num&gt;EJ1083643&lt;/accession-num&gt;&lt;urls&gt;&lt;related-urls&gt;&lt;url&gt;&lt;style face="underline" font="default" size="100%"&gt;http://ezproxy2.utwente.nl/login?url=http://search.ebscohost.com/login.aspx?direct=true&amp;amp;db=eric&amp;amp;AN=EJ1083643&amp;amp;site=ehost-live&lt;/style&gt;&lt;/url&gt;&lt;url&gt;&lt;style face="underline" font="default" size="100%"&gt;http://www.che.ufl.edu/cee/&lt;/style&gt;&lt;/url&gt;&lt;/related-urls&gt;&lt;/urls&gt;&lt;remote-database-name&gt;eric&lt;/remote-database-name&gt;&lt;remote-database-provider&gt;EBSCOhost&lt;/remote-database-provider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Madihally and Maase (2006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rPr>
                <w:lang w:val="nl-NL"/>
              </w:rPr>
              <w:fldChar w:fldCharType="begin"/>
            </w:r>
            <w:r w:rsidR="002B6F82">
              <w:rPr>
                <w:lang w:val="nl-NL"/>
              </w:rPr>
              <w:instrText xml:space="preserve"> ADDIN EN.CITE &lt;EndNote&gt;&lt;Cite AuthorYear="1"&gt;&lt;Author&gt;Bhattacharyya&lt;/Author&gt;&lt;Year&gt;2011&lt;/Year&gt;&lt;RecNum&gt;12343&lt;/RecNum&gt;&lt;DisplayText&gt;Bhattacharyya, Mead, and Nathaniel (2011)&lt;/DisplayText&gt;&lt;record&gt;&lt;rec-number&gt;12343&lt;/rec-number&gt;&lt;foreign-keys&gt;&lt;key app="EN" db-id="92fweee28xwadaedx0m5w5w69dse0x2vv5wx" timestamp="1527753961"&gt;12343&lt;/key&gt;&lt;/foreign-keys&gt;&lt;ref-type name="Journal Article"&gt;17&lt;/ref-type&gt;&lt;contributors&gt;&lt;authors&gt;&lt;author&gt;Bhattacharyya, Sumita&lt;/author&gt;&lt;author&gt;Mead, Timothy P.&lt;/author&gt;&lt;author&gt;Nathaniel, Rajkumar&lt;/author&gt;&lt;/authors&gt;&lt;/contributors&gt;&lt;titles&gt;&lt;title&gt;The Influence of Science Summer Camp on African-American High School Students&amp;apos; Career Choices&lt;/title&gt;&lt;secondary-title&gt;School Science and Mathematics&lt;/secondary-title&gt;&lt;/titles&gt;&lt;periodical&gt;&lt;full-title&gt;School Science and Mathematics&lt;/full-title&gt;&lt;/periodical&gt;&lt;pages&gt;345-353&lt;/pages&gt;&lt;volume&gt;111&lt;/volume&gt;&lt;number&gt;7&lt;/number&gt;&lt;keywords&gt;&lt;keyword&gt;Student Attitudes&lt;/keyword&gt;&lt;keyword&gt;Parent Participation&lt;/keyword&gt;&lt;keyword&gt;Academic Ability&lt;/keyword&gt;&lt;keyword&gt;High School Students&lt;/keyword&gt;&lt;keyword&gt;Summer Programs&lt;/keyword&gt;&lt;keyword&gt;African American Students&lt;/keyword&gt;&lt;keyword&gt;Career Choice&lt;/keyword&gt;&lt;keyword&gt;Attitude Change&lt;/keyword&gt;&lt;keyword&gt;Science Education&lt;/keyword&gt;&lt;keyword&gt;Knowledge Level&lt;/keyword&gt;&lt;keyword&gt;Relevance (Education)&lt;/keyword&gt;&lt;keyword&gt;Gender Differences&lt;/keyword&gt;&lt;keyword&gt;Day Camp Programs&lt;/keyword&gt;&lt;keyword&gt;Louisiana&lt;/keyword&gt;&lt;/keywords&gt;&lt;dates&gt;&lt;year&gt;2011&lt;/year&gt;&lt;pub-dates&gt;&lt;date&gt;Nov&lt;/date&gt;&lt;/pub-dates&gt;&lt;/dates&gt;&lt;isbn&gt;00366803&lt;/isbn&gt;&lt;accession-num&gt;EJ958345&lt;/accession-num&gt;&lt;work-type&gt;Academic Journal Report&lt;/work-type&gt;&lt;urls&gt;&lt;related-urls&gt;&lt;url&gt;http://dx.doi.org/10.1111/j.1949-8594.2011.00097.x&lt;/url&gt;&lt;/related-urls&gt;&lt;/urls&gt;&lt;/record&gt;&lt;/Cite&gt;&lt;/EndNote&gt;</w:instrText>
            </w:r>
            <w:r w:rsidRPr="001B60D5">
              <w:rPr>
                <w:lang w:val="nl-NL"/>
              </w:rPr>
              <w:fldChar w:fldCharType="separate"/>
            </w:r>
            <w:r w:rsidR="002B6F82">
              <w:rPr>
                <w:noProof/>
                <w:lang w:val="nl-NL"/>
              </w:rPr>
              <w:t>Bhattacharyya, Mead, and Nathaniel (2011)</w:t>
            </w:r>
            <w:r w:rsidRPr="001B60D5">
              <w:rPr>
                <w:lang w:val="nl-NL"/>
              </w:rPr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Martin&lt;/Author&gt;&lt;Year&gt;2011&lt;/Year&gt;&lt;RecNum&gt;12193&lt;/RecNum&gt;&lt;DisplayText&gt;Martin et al. (2011)&lt;/DisplayText&gt;&lt;record&gt;&lt;rec-number&gt;12193&lt;/rec-number&gt;&lt;foreign-keys&gt;&lt;key app="EN" db-id="92fweee28xwadaedx0m5w5w69dse0x2vv5wx" timestamp="1504189960"&gt;12193&lt;/key&gt;&lt;/foreign-keys&gt;&lt;ref-type name="Journal Article"&gt;17&lt;/ref-type&gt;&lt;contributors&gt;&lt;authors&gt;&lt;author&gt;Martin, F. G.&lt;/author&gt;&lt;author&gt;Scribner-MacLean, M.&lt;/author&gt;&lt;author&gt;Christy, S.&lt;/author&gt;&lt;author&gt;Rudnicki, I.&lt;/author&gt;&lt;author&gt;Londhe, R.&lt;/author&gt;&lt;author&gt;Manning, C.&lt;/author&gt;&lt;author&gt;Goodman, I. F.&lt;/author&gt;&lt;/authors&gt;&lt;/contributors&gt;&lt;titles&gt;&lt;title&gt;Reflections on iCODE: Using web technology and hands-on projects to engage urban youth in computer science and engineering&lt;/title&gt;&lt;secondary-title&gt;Autonomous Robots&lt;/secondary-title&gt;&lt;/titles&gt;&lt;periodical&gt;&lt;full-title&gt;Autonomous Robots&lt;/full-title&gt;&lt;/periodical&gt;&lt;pages&gt;265-280&lt;/pages&gt;&lt;volume&gt;30&lt;/volume&gt;&lt;number&gt;3&lt;/number&gt;&lt;dates&gt;&lt;year&gt;2011&lt;/year&gt;&lt;/dates&gt;&lt;work-type&gt;Article&lt;/work-type&gt;&lt;urls&gt;&lt;related-urls&gt;&lt;url&gt;https://www.scopus.com/inward/record.uri?eid=2-s2.0-79958258900&amp;amp;doi=10.1007%2fs10514-011-9218-3&amp;amp;partnerID=40&amp;amp;md5=96dbc109bd250060784966d53328ed65&lt;/url&gt;&lt;url&gt;https://link.springer.com/content/pdf/10.1007%2Fs10514-011-9218-3.pdf&lt;/url&gt;&lt;/related-urls&gt;&lt;/urls&gt;&lt;electronic-resource-num&gt;10.1007/s10514-011-9218-3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Martin et al. (2011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Binns&lt;/Author&gt;&lt;Year&gt;2016&lt;/Year&gt;&lt;RecNum&gt;12143&lt;/RecNum&gt;&lt;DisplayText&gt;Binns, Polly, Conrad, and Algozzine (2016)&lt;/DisplayText&gt;&lt;record&gt;&lt;rec-number&gt;12143&lt;/rec-number&gt;&lt;foreign-keys&gt;&lt;key app="EN" db-id="92fweee28xwadaedx0m5w5w69dse0x2vv5wx" timestamp="1504189952"&gt;12143&lt;/key&gt;&lt;/foreign-keys&gt;&lt;ref-type name="Journal Article"&gt;17&lt;/ref-type&gt;&lt;contributors&gt;&lt;authors&gt;&lt;author&gt;Binns, I. C.&lt;/author&gt;&lt;author&gt;Polly, D.&lt;/author&gt;&lt;author&gt;Conrad, J.&lt;/author&gt;&lt;author&gt;Algozzine, B.&lt;/author&gt;&lt;/authors&gt;&lt;/contributors&gt;&lt;titles&gt;&lt;title&gt;Student Perceptions of a Summer Ventures in Science and Mathematics Camp Experience&lt;/title&gt;&lt;secondary-title&gt;School Science and Mathematics&lt;/secondary-title&gt;&lt;/titles&gt;&lt;periodical&gt;&lt;full-title&gt;School Science and Mathematics&lt;/full-title&gt;&lt;/periodical&gt;&lt;pages&gt;420-429&lt;/pages&gt;&lt;volume&gt;116&lt;/volume&gt;&lt;number&gt;8&lt;/number&gt;&lt;dates&gt;&lt;year&gt;2016&lt;/year&gt;&lt;pub-dates&gt;&lt;date&gt;Dec&lt;/date&gt;&lt;/pub-dates&gt;&lt;/dates&gt;&lt;isbn&gt;0036-6803&lt;/isbn&gt;&lt;accession-num&gt;WOS:000393290900003&lt;/accession-num&gt;&lt;urls&gt;&lt;related-urls&gt;&lt;url&gt;&lt;style face="underline" font="default" size="100%"&gt;&amp;lt;Go to ISI&amp;gt;://WOS:000393290900003&lt;/style&gt;&lt;/url&gt;&lt;/related-urls&gt;&lt;/urls&gt;&lt;electronic-resource-num&gt;10.1111/ssm.12196&lt;/electronic-resource-num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Binns, Polly, Conrad, and Algozzine (2016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Martinez&lt;/Author&gt;&lt;Year&gt;2012&lt;/Year&gt;&lt;RecNum&gt;12194&lt;/RecNum&gt;&lt;DisplayText&gt;Martinez, Lindline, Petronis, and Pilotti (2012)&lt;/DisplayText&gt;&lt;record&gt;&lt;rec-number&gt;12194&lt;/rec-number&gt;&lt;foreign-keys&gt;&lt;key app="EN" db-id="92fweee28xwadaedx0m5w5w69dse0x2vv5wx" timestamp="1504189960"&gt;12194&lt;/key&gt;&lt;/foreign-keys&gt;&lt;ref-type name="Journal Article"&gt;17&lt;/ref-type&gt;&lt;contributors&gt;&lt;authors&gt;&lt;author&gt;Martinez, E.&lt;/author&gt;&lt;author&gt;Lindline, J.&lt;/author&gt;&lt;author&gt;Petronis, M. S.&lt;/author&gt;&lt;author&gt;Pilotti, M.&lt;/author&gt;&lt;/authors&gt;&lt;/contributors&gt;&lt;titles&gt;&lt;title&gt;Effectiveness of a Science Agricultural Summer Experience (SASE) in Recruiting Students to Natural Resources Management&lt;/title&gt;&lt;secondary-title&gt;Journal of Science Education and Technology&lt;/secondary-title&gt;&lt;/titles&gt;&lt;periodical&gt;&lt;full-title&gt;Journal of Science Education and Technology&lt;/full-title&gt;&lt;/periodical&gt;&lt;pages&gt;713-721&lt;/pages&gt;&lt;volume&gt;21&lt;/volume&gt;&lt;number&gt;6&lt;/number&gt;&lt;dates&gt;&lt;year&gt;2012&lt;/year&gt;&lt;pub-dates&gt;&lt;date&gt;Dec&lt;/date&gt;&lt;/pub-dates&gt;&lt;/dates&gt;&lt;isbn&gt;1059-0145&lt;/isbn&gt;&lt;accession-num&gt;WOS:000311506200007&lt;/accession-num&gt;&lt;urls&gt;&lt;related-urls&gt;&lt;url&gt;&amp;lt;Go to ISI&amp;gt;://WOS:000311506200007&lt;/url&gt;&lt;url&gt;https://link.springer.com/content/pdf/10.1007%2Fs10956-011-9359-3.pdf&lt;/url&gt;&lt;/related-urls&gt;&lt;/urls&gt;&lt;electronic-resource-num&gt;10.1007/s10956-011-9359-3&lt;/electronic-resource-num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Martinez, Lindline, Petronis, and Pilotti (2012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Bugallo&lt;/Author&gt;&lt;Year&gt;2015&lt;/Year&gt;&lt;RecNum&gt;12147&lt;/RecNum&gt;&lt;DisplayText&gt;Bugallo, Kelly, and Ha (2015)&lt;/DisplayText&gt;&lt;record&gt;&lt;rec-number&gt;12147&lt;/rec-number&gt;&lt;foreign-keys&gt;&lt;key app="EN" db-id="92fweee28xwadaedx0m5w5w69dse0x2vv5wx" timestamp="1504189953"&gt;12147&lt;/key&gt;&lt;/foreign-keys&gt;&lt;ref-type name="Journal Article"&gt;17&lt;/ref-type&gt;&lt;contributors&gt;&lt;authors&gt;&lt;author&gt;Bugallo, M. F.&lt;/author&gt;&lt;author&gt;Kelly, A. M.&lt;/author&gt;&lt;author&gt;Ha, M.&lt;/author&gt;&lt;/authors&gt;&lt;/contributors&gt;&lt;titles&gt;&lt;title&gt;Impact of a university-based electrical and computer engineering summer program for high school students&lt;/title&gt;&lt;secondary-title&gt;International Journal of Engineering Education&lt;/secondary-title&gt;&lt;/titles&gt;&lt;periodical&gt;&lt;full-title&gt;International Journal of Engineering Education&lt;/full-title&gt;&lt;/periodical&gt;&lt;pages&gt;1419-1427&lt;/pages&gt;&lt;volume&gt;31&lt;/volume&gt;&lt;number&gt;5&lt;/number&gt;&lt;dates&gt;&lt;year&gt;2015&lt;/year&gt;&lt;/dates&gt;&lt;work-type&gt;Article&lt;/work-type&gt;&lt;urls&gt;&lt;related-urls&gt;&lt;url&gt;&lt;style face="underline" font="default" size="100%"&gt;https://www.scopus.com/inward/record.uri?eid=2-s2.0-84940386181&amp;amp;partnerID=40&amp;amp;md5=47d15e526af6a21f9ad4843a65d2aaf6&lt;/style&gt;&lt;/url&gt;&lt;/related-urls&gt;&lt;/urls&gt;&lt;remote-database-name&gt;Scopus&lt;/remote-database-nam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Bugallo, Kelly, and Ha (2015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NaW5rPC9BdXRob3I+PFllYXI+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QXV0aG9yWWVhcj0iMSI+PEF1dGhvcj5NaW5rPC9BdXRob3I+PFllYXI+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B60D5">
              <w:fldChar w:fldCharType="separate"/>
            </w:r>
            <w:r>
              <w:rPr>
                <w:noProof/>
              </w:rPr>
              <w:t>Mink and Fraser (2005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Chan&lt;/Author&gt;&lt;Year&gt;2010&lt;/Year&gt;&lt;RecNum&gt;12152&lt;/RecNum&gt;&lt;DisplayText&gt;Chan et al. (2010)&lt;/DisplayText&gt;&lt;record&gt;&lt;rec-number&gt;12152&lt;/rec-number&gt;&lt;foreign-keys&gt;&lt;key app="EN" db-id="92fweee28xwadaedx0m5w5w69dse0x2vv5wx" timestamp="1504189954"&gt;12152&lt;/key&gt;&lt;/foreign-keys&gt;&lt;ref-type name="Journal Article"&gt;17&lt;/ref-type&gt;&lt;contributors&gt;&lt;authors&gt;&lt;author&gt;Chan, Y. Y.&lt;/author&gt;&lt;author&gt;Hui, D.&lt;/author&gt;&lt;author&gt;Dickinson, A. R.&lt;/author&gt;&lt;author&gt;Chu, D.&lt;/author&gt;&lt;author&gt;Cheng, D. K. W.&lt;/author&gt;&lt;author&gt;Cheung, E.&lt;/author&gt;&lt;author&gt;Ki, W. H.&lt;/author&gt;&lt;author&gt;Lau, W. H.&lt;/author&gt;&lt;author&gt;Wong, J.&lt;/author&gt;&lt;author&gt;Lo, E. W. C.&lt;/author&gt;&lt;author&gt;Luk, K. M.&lt;/author&gt;&lt;/authors&gt;&lt;/contributors&gt;&lt;titles&gt;&lt;title&gt;Engineering outreach: A successful initiative with gifted students in science and technology in Hong Kong&lt;/title&gt;&lt;secondary-title&gt;IEEE Transactions on Education&lt;/secondary-title&gt;&lt;/titles&gt;&lt;periodical&gt;&lt;full-title&gt;IEEE Transactions on Education&lt;/full-title&gt;&lt;/periodical&gt;&lt;pages&gt;158-171&lt;/pages&gt;&lt;volume&gt;53&lt;/volume&gt;&lt;number&gt;1&lt;/number&gt;&lt;dates&gt;&lt;year&gt;2010&lt;/year&gt;&lt;/dates&gt;&lt;work-type&gt;Article&lt;/work-type&gt;&lt;urls&gt;&lt;related-urls&gt;&lt;url&gt;https://www.scopus.com/inward/record.uri?eid=2-s2.0-76449087112&amp;amp;doi=10.1109%2fTE.2009.2030178&amp;amp;partnerID=40&amp;amp;md5=d2d8a9f061e366d171afc97c1314b1fb&lt;/url&gt;&lt;url&gt;http://ieeexplore.ieee.org/ielx5/13/5405111/05288529.pdf?tp=&amp;amp;arnumber=5288529&amp;amp;isnumber=5405111&lt;/url&gt;&lt;/related-urls&gt;&lt;/urls&gt;&lt;custom7&gt;5288529&lt;/custom7&gt;&lt;electronic-resource-num&gt;10.1109/TE.2009.2030178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Chan et al. (2010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Mohr-Schroeder&lt;/Author&gt;&lt;Year&gt;2014&lt;/Year&gt;&lt;RecNum&gt;12395&lt;/RecNum&gt;&lt;DisplayText&gt;Mohr-Schroeder et al. (2014)&lt;/DisplayText&gt;&lt;record&gt;&lt;rec-number&gt;12395&lt;/rec-number&gt;&lt;foreign-keys&gt;&lt;key app="EN" db-id="92fweee28xwadaedx0m5w5w69dse0x2vv5wx" timestamp="1527754717"&gt;12395&lt;/key&gt;&lt;/foreign-keys&gt;&lt;ref-type name="Journal Article"&gt;17&lt;/ref-type&gt;&lt;contributors&gt;&lt;authors&gt;&lt;author&gt;Mohr-Schroeder, Margaret J.&lt;/author&gt;&lt;author&gt;Jackson, Christa&lt;/author&gt;&lt;author&gt;Miller, Maranda&lt;/author&gt;&lt;author&gt;Walcott, Bruce&lt;/author&gt;&lt;author&gt;Little, David L.&lt;/author&gt;&lt;author&gt;Speler, Lydia&lt;/author&gt;&lt;author&gt;Schooler, William&lt;/author&gt;&lt;author&gt;Schroeder, D. Craig&lt;/author&gt;&lt;/authors&gt;&lt;/contributors&gt;&lt;titles&gt;&lt;title&gt;Developing Middle School Students&amp;apos; Interests in STEM via Summer Learning Experiences: See Blue STEM Camp&lt;/title&gt;&lt;secondary-title&gt;School Science and Mathematics&lt;/secondary-title&gt;&lt;/titles&gt;&lt;periodical&gt;&lt;full-title&gt;School Science and Mathematics&lt;/full-title&gt;&lt;/periodical&gt;&lt;pages&gt;291-301&lt;/pages&gt;&lt;volume&gt;114&lt;/volume&gt;&lt;number&gt;6&lt;/number&gt;&lt;keywords&gt;&lt;keyword&gt;Middle School Students&lt;/keyword&gt;&lt;keyword&gt;STEM Education&lt;/keyword&gt;&lt;keyword&gt;Summer Science Programs&lt;/keyword&gt;&lt;keyword&gt;Hands on Science&lt;/keyword&gt;&lt;keyword&gt;Student Attitudes&lt;/keyword&gt;&lt;keyword&gt;Scientific Attitudes&lt;/keyword&gt;&lt;keyword&gt;Science Careers&lt;/keyword&gt;&lt;keyword&gt;Student Interests&lt;/keyword&gt;&lt;keyword&gt;Attitude Change&lt;/keyword&gt;&lt;keyword&gt;Mixed Methods Research&lt;/keyword&gt;&lt;keyword&gt;Attitude Measures&lt;/keyword&gt;&lt;keyword&gt;United States (South)&lt;/keyword&gt;&lt;/keywords&gt;&lt;dates&gt;&lt;year&gt;2014&lt;/year&gt;&lt;pub-dates&gt;&lt;date&gt;Oct&lt;/date&gt;&lt;/pub-dates&gt;&lt;/dates&gt;&lt;isbn&gt;00366803&lt;/isbn&gt;&lt;accession-num&gt;EJ1041502&lt;/accession-num&gt;&lt;work-type&gt;Academic Journal Report&lt;/work-type&gt;&lt;urls&gt;&lt;related-urls&gt;&lt;url&gt;http://dx.doi.org/10.1111/ssm.12079&lt;/url&gt;&lt;/related-urls&gt;&lt;/urls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Mohr-Schroeder et al. (2014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Chen&lt;/Author&gt;&lt;Year&gt;2016&lt;/Year&gt;&lt;RecNum&gt;12153&lt;/RecNum&gt;&lt;DisplayText&gt;Chen et al. (2016)&lt;/DisplayText&gt;&lt;record&gt;&lt;rec-number&gt;12153&lt;/rec-number&gt;&lt;foreign-keys&gt;&lt;key app="EN" db-id="92fweee28xwadaedx0m5w5w69dse0x2vv5wx" timestamp="1504189954"&gt;12153&lt;/key&gt;&lt;/foreign-keys&gt;&lt;ref-type name="Journal Article"&gt;17&lt;/ref-type&gt;&lt;contributors&gt;&lt;authors&gt;&lt;author&gt;Chen, J. A.&lt;/author&gt;&lt;author&gt;Tutwiler, M. S.&lt;/author&gt;&lt;author&gt;Metcalf, S. J.&lt;/author&gt;&lt;author&gt;Kamarainen, A.&lt;/author&gt;&lt;author&gt;Grotzer, T.&lt;/author&gt;&lt;author&gt;Dede, C.&lt;/author&gt;&lt;/authors&gt;&lt;/contributors&gt;&lt;titles&gt;&lt;title&gt;A multi-user virtual environment to support students&amp;apos; self-efficacy and interest in science: A latent growth model analysis&lt;/title&gt;&lt;secondary-title&gt;Learning and Instruction&lt;/secondary-title&gt;&lt;/titles&gt;&lt;periodical&gt;&lt;full-title&gt;Learning and Instruction&lt;/full-title&gt;&lt;/periodical&gt;&lt;pages&gt;11-22&lt;/pages&gt;&lt;volume&gt;41&lt;/volume&gt;&lt;dates&gt;&lt;year&gt;2016&lt;/year&gt;&lt;pub-dates&gt;&lt;date&gt;Feb&lt;/date&gt;&lt;/pub-dates&gt;&lt;/dates&gt;&lt;isbn&gt;0959-4752&lt;/isbn&gt;&lt;accession-num&gt;WOS:000366341900002&lt;/accession-num&gt;&lt;urls&gt;&lt;related-urls&gt;&lt;url&gt;&lt;style face="underline" font="default" size="100%"&gt;&amp;lt;Go to ISI&amp;gt;://WOS:000366341900002&lt;/style&gt;&lt;/url&gt;&lt;/related-urls&gt;&lt;/urls&gt;&lt;electronic-resource-num&gt;10.1016/j.learninstruc.2015.09.007&lt;/electronic-resource-num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Chen et al. (2016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Nadelson&lt;/Author&gt;&lt;Year&gt;2011&lt;/Year&gt;&lt;RecNum&gt;9174&lt;/RecNum&gt;&lt;DisplayText&gt;Nadelson and Callahan (2011)&lt;/DisplayText&gt;&lt;record&gt;&lt;rec-number&gt;9174&lt;/rec-number&gt;&lt;foreign-keys&gt;&lt;key app="EN" db-id="92fweee28xwadaedx0m5w5w69dse0x2vv5wx" timestamp="1500621418"&gt;9174&lt;/key&gt;&lt;/foreign-keys&gt;&lt;ref-type name="Journal Article"&gt;17&lt;/ref-type&gt;&lt;contributors&gt;&lt;authors&gt;&lt;author&gt;Nadelson, Louis S.&lt;/author&gt;&lt;author&gt;Callahan, Janet M.&lt;/author&gt;&lt;/authors&gt;&lt;/contributors&gt;&lt;titles&gt;&lt;title&gt;A Comparison of Two Engineering Outreach Programs for Adolescents&lt;/title&gt;&lt;secondary-title&gt;Journal of STEM Education: Innovations and Research&lt;/secondary-title&gt;&lt;/titles&gt;&lt;periodical&gt;&lt;full-title&gt;Journal of STEM Education: Innovations and Research&lt;/full-title&gt;&lt;/periodical&gt;&lt;pages&gt;43-54&lt;/pages&gt;&lt;volume&gt;12&lt;/volume&gt;&lt;number&gt;1-2&lt;/number&gt;&lt;keywords&gt;&lt;keyword&gt;Program Evaluation&lt;/keyword&gt;&lt;keyword&gt;Outreach Programs&lt;/keyword&gt;&lt;keyword&gt;Engineering Education&lt;/keyword&gt;&lt;keyword&gt;Adolescents&lt;/keyword&gt;&lt;keyword&gt;College Bound Students&lt;/keyword&gt;&lt;keyword&gt;Program Effectiveness&lt;/keyword&gt;&lt;keyword&gt;Attitude Measures&lt;/keyword&gt;&lt;keyword&gt;Attitude Change&lt;/keyword&gt;&lt;keyword&gt;Student Attitudes&lt;/keyword&gt;&lt;keyword&gt;Predictor Variables&lt;/keyword&gt;&lt;keyword&gt;Pretests Posttests&lt;/keyword&gt;&lt;keyword&gt;Secondary School Students&lt;/keyword&gt;&lt;/keywords&gt;&lt;dates&gt;&lt;year&gt;2011&lt;/year&gt;&lt;pub-dates&gt;&lt;date&gt;01/01/&lt;/date&gt;&lt;/pub-dates&gt;&lt;/dates&gt;&lt;publisher&gt;Journal of STEM Education: Innovations and Research&lt;/publisher&gt;&lt;isbn&gt;1557-5284&lt;/isbn&gt;&lt;accession-num&gt;EJ935439&lt;/accession-num&gt;&lt;urls&gt;&lt;related-urls&gt;&lt;url&gt;http://ezproxy2.utwente.nl/login?url=http://search.ebscohost.com/login.aspx?direct=true&amp;amp;db=eric&amp;amp;AN=EJ935439&amp;amp;site=ehost-live&lt;/url&gt;&lt;url&gt;http://ojs.jstem.org/index.php?journal=JSTEM&amp;amp;page=article&amp;amp;op=view&amp;amp;path[]=1527&lt;/url&gt;&lt;/related-urls&gt;&lt;/urls&gt;&lt;remote-database-name&gt;eric&lt;/remote-database-name&gt;&lt;remote-database-provider&gt;EBSCOhost&lt;/remote-database-provider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Nadelson and Callahan (2011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Dave&lt;/Author&gt;&lt;Year&gt;2010&lt;/Year&gt;&lt;RecNum&gt;12156&lt;/RecNum&gt;&lt;DisplayText&gt;Dave et al. (2010)&lt;/DisplayText&gt;&lt;record&gt;&lt;rec-number&gt;12156&lt;/rec-number&gt;&lt;foreign-keys&gt;&lt;key app="EN" db-id="92fweee28xwadaedx0m5w5w69dse0x2vv5wx" timestamp="1504189954"&gt;12156&lt;/key&gt;&lt;/foreign-keys&gt;&lt;ref-type name="Journal Article"&gt;17&lt;/ref-type&gt;&lt;contributors&gt;&lt;authors&gt;&lt;author&gt;Dave, Vibhuti&lt;/author&gt;&lt;author&gt;Blasko, Dawn&lt;/author&gt;&lt;author&gt;Holliday-Darr, Kathryn&lt;/author&gt;&lt;author&gt;Kremer, Jennifer Trich&lt;/author&gt;&lt;author&gt;Edwards, Robert&lt;/author&gt;&lt;author&gt;Ford, Melanie&lt;/author&gt;&lt;author&gt;Lenhardt, Lucy&lt;/author&gt;&lt;author&gt;Hido, Barbara&lt;/author&gt;&lt;/authors&gt;&lt;/contributors&gt;&lt;titles&gt;&lt;title&gt;Re-enJEANeering STEM Education: Math Options Summer Camp&lt;/title&gt;&lt;secondary-title&gt;Journal of Technology Studies&lt;/secondary-title&gt;&lt;/titles&gt;&lt;periodical&gt;&lt;full-title&gt;Journal of Technology Studies&lt;/full-title&gt;&lt;/periodical&gt;&lt;pages&gt;35-45&lt;/pages&gt;&lt;volume&gt;36&lt;/volume&gt;&lt;number&gt;1&lt;/number&gt;&lt;keywords&gt;&lt;keyword&gt;Females&lt;/keyword&gt;&lt;keyword&gt;Engineering Technology&lt;/keyword&gt;&lt;keyword&gt;Engineering&lt;/keyword&gt;&lt;keyword&gt;Grade 10&lt;/keyword&gt;&lt;keyword&gt;Grade 9&lt;/keyword&gt;&lt;keyword&gt;STEM Education&lt;/keyword&gt;&lt;keyword&gt;Mathematics Education&lt;/keyword&gt;&lt;keyword&gt;Science Education&lt;/keyword&gt;&lt;keyword&gt;Student Projects&lt;/keyword&gt;&lt;keyword&gt;Day Camp Programs&lt;/keyword&gt;&lt;keyword&gt;Student Surveys&lt;/keyword&gt;&lt;keyword&gt;Pennsylvania&lt;/keyword&gt;&lt;/keywords&gt;&lt;dates&gt;&lt;year&gt;2010&lt;/year&gt;&lt;pub-dates&gt;&lt;date&gt;03/01/&lt;/date&gt;&lt;/pub-dates&gt;&lt;/dates&gt;&lt;publisher&gt;Journal of Technology Studies&lt;/publisher&gt;&lt;isbn&gt;1071-6084&lt;/isbn&gt;&lt;accession-num&gt;EJ906159&lt;/accession-num&gt;&lt;urls&gt;&lt;related-urls&gt;&lt;url&gt;&lt;style face="underline" font="default" size="100%"&gt;http://ezproxy2.utwente.nl/login?url=http://search.ebscohost.com/login.aspx?direct=true&amp;amp;db=eric&amp;amp;AN=EJ906159&amp;amp;site=ehost-live&lt;/style&gt;&lt;/url&gt;&lt;/related-urls&gt;&lt;/urls&gt;&lt;remote-database-name&gt;eric&lt;/remote-database-name&gt;&lt;remote-database-provider&gt;EBSCOhost&lt;/remote-database-provider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Dave et al. (2010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Nugent&lt;/Author&gt;&lt;Year&gt;2016&lt;/Year&gt;&lt;RecNum&gt;9283&lt;/RecNum&gt;&lt;DisplayText&gt;Nugent, Barker, Grandgenett, and Welch (2016)&lt;/DisplayText&gt;&lt;record&gt;&lt;rec-number&gt;9283&lt;/rec-number&gt;&lt;foreign-keys&gt;&lt;key app="EN" db-id="92fweee28xwadaedx0m5w5w69dse0x2vv5wx" timestamp="1500621440"&gt;9283&lt;/key&gt;&lt;/foreign-keys&gt;&lt;ref-type name="Journal Article"&gt;17&lt;/ref-type&gt;&lt;contributors&gt;&lt;authors&gt;&lt;author&gt;Nugent, Gwen&lt;/author&gt;&lt;author&gt;Barker, Bradley&lt;/author&gt;&lt;author&gt;Grandgenett, Neal&lt;/author&gt;&lt;author&gt;Welch, Greg&lt;/author&gt;&lt;/authors&gt;&lt;/contributors&gt;&lt;auth-address&gt;Nugent, Gwen, Nebraska Center for Research on Children, Youth, Families and Schools, University of Nebraska-Lincoln, 216 Mabel Lee Hall, Lincoln, NE, US, 68588&lt;/auth-address&gt;&lt;titles&gt;&lt;title&gt;Robotics camps, clubs, and competitions: Results from a US robotics project&lt;/title&gt;&lt;secondary-title&gt;Robotics and Autonomous Systems&lt;/secondary-title&gt;&lt;/titles&gt;&lt;periodical&gt;&lt;full-title&gt;Robotics and Autonomous Systems&lt;/full-title&gt;&lt;/periodical&gt;&lt;pages&gt;686-691&lt;/pages&gt;&lt;volume&gt;75&lt;/volume&gt;&lt;number&gt;Part B&lt;/number&gt;&lt;keywords&gt;&lt;keyword&gt;educational robotics&lt;/keyword&gt;&lt;keyword&gt;research&lt;/keyword&gt;&lt;keyword&gt;STEM knowledge&lt;/keyword&gt;&lt;keyword&gt;STEM interest&lt;/keyword&gt;&lt;keyword&gt;2016&lt;/keyword&gt;&lt;keyword&gt;Competition&lt;/keyword&gt;&lt;keyword&gt;Educational Programs&lt;/keyword&gt;&lt;keyword&gt;Learning Environment&lt;/keyword&gt;&lt;keyword&gt;Robotics&lt;/keyword&gt;&lt;keyword&gt;Science Education&lt;/keyword&gt;&lt;/keywords&gt;&lt;dates&gt;&lt;year&gt;2016&lt;/year&gt;&lt;/dates&gt;&lt;pub-location&gt;Netherlands&lt;/pub-location&gt;&lt;publisher&gt;Elsevier Science&lt;/publisher&gt;&lt;isbn&gt;0921-8890&lt;/isbn&gt;&lt;accession-num&gt;2015-56471-044&lt;/accession-num&gt;&lt;urls&gt;&lt;related-urls&gt;&lt;url&gt;http://ezproxy2.utwente.nl/login?url=http://search.ebscohost.com/login.aspx?direct=true&amp;amp;db=psyh&amp;amp;AN=2015-56471-044&amp;amp;site=ehost-live&lt;/url&gt;&lt;url&gt;gnugent@unl.edu&lt;/url&gt;&lt;/related-urls&gt;&lt;/urls&gt;&lt;electronic-resource-num&gt;10.1016/j.robot.2015.07.011&lt;/electronic-resource-num&gt;&lt;remote-database-name&gt;psyh&lt;/remote-database-name&gt;&lt;remote-database-provider&gt;EBSCOhost&lt;/remote-database-provider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Nugent, Barker, Grandgenett, and Welch (2016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Eb2Vyc2NodWs8L0F1dGhvcj48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QXV0aG9yWWVhcj0iMSI+PEF1dGhvcj5Eb2Vyc2NodWs8L0F1dGhvcj48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B60D5">
              <w:fldChar w:fldCharType="separate"/>
            </w:r>
            <w:r>
              <w:rPr>
                <w:noProof/>
              </w:rPr>
              <w:t>Doerschuk et al. (2016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Ojha&lt;/Author&gt;&lt;Year&gt;2012&lt;/Year&gt;&lt;RecNum&gt;9162&lt;/RecNum&gt;&lt;DisplayText&gt;Ojha and Hill (2012)&lt;/DisplayText&gt;&lt;record&gt;&lt;rec-number&gt;9162&lt;/rec-number&gt;&lt;foreign-keys&gt;&lt;key app="EN" db-id="92fweee28xwadaedx0m5w5w69dse0x2vv5wx" timestamp="1500621418"&gt;9162&lt;/key&gt;&lt;/foreign-keys&gt;&lt;ref-type name="Journal Article"&gt;17&lt;/ref-type&gt;&lt;contributors&gt;&lt;authors&gt;&lt;author&gt;Ojha, Anu&lt;/author&gt;&lt;author&gt;Hill, Sarah&lt;/author&gt;&lt;/authors&gt;&lt;/contributors&gt;&lt;titles&gt;&lt;title&gt;The Space Academy: Going beyond &amp;quot;Inspiration&amp;quot;--A Pioneering Model for Science Education&lt;/title&gt;&lt;secondary-title&gt;School Science Review&lt;/secondary-title&gt;&lt;/titles&gt;&lt;periodical&gt;&lt;full-title&gt;School Science Review&lt;/full-title&gt;&lt;/periodical&gt;&lt;pages&gt;33-39&lt;/pages&gt;&lt;volume&gt;93&lt;/volume&gt;&lt;number&gt;344&lt;/number&gt;&lt;keywords&gt;&lt;keyword&gt;Climate&lt;/keyword&gt;&lt;keyword&gt;Teacher Effectiveness&lt;/keyword&gt;&lt;keyword&gt;Vocational Education&lt;/keyword&gt;&lt;keyword&gt;Science Education&lt;/keyword&gt;&lt;keyword&gt;Science Instruction&lt;/keyword&gt;&lt;keyword&gt;STEM Education&lt;/keyword&gt;&lt;keyword&gt;Foreign Countries&lt;/keyword&gt;&lt;keyword&gt;Space Sciences&lt;/keyword&gt;&lt;keyword&gt;Science Teachers&lt;/keyword&gt;&lt;keyword&gt;Science Curriculum&lt;/keyword&gt;&lt;keyword&gt;Physics&lt;/keyword&gt;&lt;keyword&gt;Careers&lt;/keyword&gt;&lt;keyword&gt;Science Careers&lt;/keyword&gt;&lt;keyword&gt;England (East Midlands)&lt;/keyword&gt;&lt;/keywords&gt;&lt;dates&gt;&lt;year&gt;2012&lt;/year&gt;&lt;pub-dates&gt;&lt;date&gt;03/01/&lt;/date&gt;&lt;/pub-dates&gt;&lt;/dates&gt;&lt;publisher&gt;School Science Review&lt;/publisher&gt;&lt;isbn&gt;0036-6811&lt;/isbn&gt;&lt;accession-num&gt;EJ980885&lt;/accession-num&gt;&lt;urls&gt;&lt;related-urls&gt;&lt;url&gt;http://ezproxy2.utwente.nl/login?url=http://search.ebscohost.com/login.aspx?direct=true&amp;amp;db=eric&amp;amp;AN=EJ980885&amp;amp;site=ehost-live&lt;/url&gt;&lt;url&gt;http://www.ase.org.uk/journals/school-science-review/2012/03/344/&lt;/url&gt;&lt;/related-urls&gt;&lt;/urls&gt;&lt;remote-database-name&gt;eric&lt;/remote-database-name&gt;&lt;remote-database-provider&gt;EBSCOhost&lt;/remote-database-provider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Ojha and Hill (2012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Dougherty&lt;/Author&gt;&lt;Year&gt;2014&lt;/Year&gt;&lt;RecNum&gt;12159&lt;/RecNum&gt;&lt;DisplayText&gt;Dougherty, Oliver, and Fergusson (2014)&lt;/DisplayText&gt;&lt;record&gt;&lt;rec-number&gt;12159&lt;/rec-number&gt;&lt;foreign-keys&gt;&lt;key app="EN" db-id="92fweee28xwadaedx0m5w5w69dse0x2vv5wx" timestamp="1504189955"&gt;12159&lt;/key&gt;&lt;/foreign-keys&gt;&lt;ref-type name="Journal Article"&gt;17&lt;/ref-type&gt;&lt;contributors&gt;&lt;authors&gt;&lt;author&gt;Dougherty, K.&lt;/author&gt;&lt;author&gt;Oliver, C.&lt;/author&gt;&lt;author&gt;Fergusson, J.&lt;/author&gt;&lt;/authors&gt;&lt;/contributors&gt;&lt;titles&gt;&lt;title&gt;Pathways to space: A mission to foster the next generation of scientists and engineers&lt;/title&gt;&lt;secondary-title&gt;Acta Astronautica&lt;/secondary-title&gt;&lt;/titles&gt;&lt;periodical&gt;&lt;full-title&gt;Acta Astronautica&lt;/full-title&gt;&lt;/periodical&gt;&lt;pages&gt;184-192&lt;/pages&gt;&lt;volume&gt;99&lt;/volume&gt;&lt;dates&gt;&lt;year&gt;2014&lt;/year&gt;&lt;pub-dates&gt;&lt;date&gt;Jun-Jul&lt;/date&gt;&lt;/pub-dates&gt;&lt;/dates&gt;&lt;isbn&gt;0094-5765&lt;/isbn&gt;&lt;accession-num&gt;WOS:000335612000018&lt;/accession-num&gt;&lt;urls&gt;&lt;related-urls&gt;&lt;url&gt;&lt;style face="underline" font="default" size="100%"&gt;&amp;lt;Go to ISI&amp;gt;://WOS:000335612000018&lt;/style&gt;&lt;/url&gt;&lt;/related-urls&gt;&lt;/urls&gt;&lt;electronic-resource-num&gt;10.1016/j.actaastro.2014.01.026&lt;/electronic-resource-num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Dougherty, Oliver, and Fergusson (2014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QYXRjaGVuPC9BdXRob3I+PFll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QYXRjaGVuPC9BdXRob3I+PFll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Patchen, Zhang, and Barnett (2017)</w:t>
            </w:r>
            <w:r w:rsidRPr="001B60D5">
              <w:fldChar w:fldCharType="end"/>
            </w:r>
          </w:p>
        </w:tc>
      </w:tr>
      <w:tr w:rsidR="002A5504" w:rsidRPr="002B6F82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lastRenderedPageBreak/>
              <w:fldChar w:fldCharType="begin"/>
            </w:r>
            <w:r w:rsidR="002B6F82">
              <w:instrText xml:space="preserve"> ADDIN EN.CITE &lt;EndNote&gt;&lt;Cite AuthorYear="1"&gt;&lt;Author&gt;Duran&lt;/Author&gt;&lt;Year&gt;2014&lt;/Year&gt;&lt;RecNum&gt;12161&lt;/RecNum&gt;&lt;DisplayText&gt;Duran, Hoft, Lawson, Medjahed, and Orady (2014)&lt;/DisplayText&gt;&lt;record&gt;&lt;rec-number&gt;12161&lt;/rec-number&gt;&lt;foreign-keys&gt;&lt;key app="EN" db-id="92fweee28xwadaedx0m5w5w69dse0x2vv5wx" timestamp="1504189955"&gt;12161&lt;/key&gt;&lt;/foreign-keys&gt;&lt;ref-type name="Journal Article"&gt;17&lt;/ref-type&gt;&lt;contributors&gt;&lt;authors&gt;&lt;author&gt;Duran, M.&lt;/author&gt;&lt;author&gt;Hoft, M.&lt;/author&gt;&lt;author&gt;Lawson, D. B.&lt;/author&gt;&lt;author&gt;Medjahed, B.&lt;/author&gt;&lt;author&gt;Orady, E. A.&lt;/author&gt;&lt;/authors&gt;&lt;/contributors&gt;&lt;titles&gt;&lt;title&gt;Urban High School Students&amp;apos; IT/STEM Learning: Findings from a Collaborative Inquiry- and Design-Based Afterschool Program&lt;/title&gt;&lt;secondary-title&gt;Journal of Science Education and Technology&lt;/secondary-title&gt;&lt;/titles&gt;&lt;periodical&gt;&lt;full-title&gt;Journal of Science Education and Technology&lt;/full-title&gt;&lt;/periodical&gt;&lt;pages&gt;116-137&lt;/pages&gt;&lt;volume&gt;23&lt;/volume&gt;&lt;number&gt;1&lt;/number&gt;&lt;dates&gt;&lt;year&gt;2014&lt;/year&gt;&lt;pub-dates&gt;&lt;date&gt;Feb&lt;/date&gt;&lt;/pub-dates&gt;&lt;/dates&gt;&lt;isbn&gt;1059-0145&lt;/isbn&gt;&lt;accession-num&gt;WOS:000330976800010&lt;/accession-num&gt;&lt;urls&gt;&lt;related-urls&gt;&lt;url&gt;&amp;lt;Go to ISI&amp;gt;://WOS:000330976800010&lt;/url&gt;&lt;url&gt;https://link.springer.com/content/pdf/10.1007%2Fs10956-013-9457-5.pdf&lt;/url&gt;&lt;/related-urls&gt;&lt;/urls&gt;&lt;electronic-resource-num&gt;10.1007/s10956-013-9457-5&lt;/electronic-resource-num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Duran, Hoft, Lawson, Medjahed, and Orady (2014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091EBB" w:rsidRDefault="002A5504" w:rsidP="002B6F82">
            <w:pPr>
              <w:spacing w:line="240" w:lineRule="auto"/>
              <w:rPr>
                <w:lang w:val="nl-NL"/>
              </w:rPr>
            </w:pPr>
            <w:r w:rsidRPr="001B60D5">
              <w:fldChar w:fldCharType="begin"/>
            </w:r>
            <w:r w:rsidR="002B6F82" w:rsidRPr="002B6F82">
              <w:rPr>
                <w:lang w:val="nl-NL"/>
              </w:rPr>
              <w:instrText xml:space="preserve"> ADDIN EN.CITE &lt;EndNote&gt;&lt;Cite AuthorYear="1"&gt;&lt;Author&gt;Peterman&lt;/Author&gt;&lt;Year&gt;2016&lt;/Year&gt;&lt;RecNum&gt;11455&lt;/RecNum&gt;&lt;DisplayText&gt;Peterman, Kermish-Allen, Knezek, Christensen, and Tyler-Wood (2016)&lt;/DisplayText&gt;&lt;record&gt;&lt;rec-number&gt;11455&lt;/rec-number&gt;&lt;foreign-keys&gt;&lt;key app="EN" db-id="92fweee28xwadaedx0m5w5w69dse0x2vv5wx" timestamp="1500642942"&gt;11455&lt;/key&gt;&lt;/foreign-keys&gt;&lt;ref-type name="Journal Article"&gt;17&lt;/ref-type&gt;&lt;contributors&gt;&lt;authors&gt;&lt;author&gt;Peterman, K.&lt;/author&gt;&lt;author&gt;Kermish-Allen, R.&lt;/author&gt;&lt;author&gt;Knezek, G.&lt;/author&gt;&lt;author&gt;Christensen, R.&lt;/author&gt;&lt;author&gt;Tyler-Wood, T.&lt;/author&gt;&lt;/authors&gt;&lt;/contributors&gt;&lt;titles&gt;&lt;title&gt;Measuring Student Career Interest within the Context of Technology-Enhanced STEM Projects: A Cross-Project Comparison Study Based on the Career Interest Questionnaire&lt;/title&gt;&lt;secondary-title&gt;Journal of Science Education and Technology&lt;/secondary-title&gt;&lt;/titles&gt;&lt;periodical&gt;&lt;full-title&gt;Journal of Science Education and Technology&lt;/full-title&gt;&lt;/periodical&gt;&lt;pages&gt;833-845&lt;/pages&gt;&lt;volume&gt;25&lt;/volume&gt;&lt;number&gt;6&lt;/number&gt;&lt;dates&gt;&lt;year&gt;2016&lt;/year&gt;&lt;/dates&gt;&lt;work-type&gt;Article&lt;/work-type&gt;&lt;urls&gt;&lt;related-urls&gt;&lt;url&gt;https://www.scopus.com/inward/record.uri?eid=2-s2.0-84961636950&amp;amp;doi=10.1007%2fs10956-016-9617-5&amp;amp;partnerID=40&amp;amp;md5=86b3f1821699474ff84cbdfa52d8b21f&lt;/url&gt;&lt;/related-urls&gt;&lt;/urls&gt;&lt;electronic-resource-num&gt;10.1007/s10956-016-9617-5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 w:rsidR="002B6F82" w:rsidRPr="002B6F82">
              <w:rPr>
                <w:noProof/>
                <w:lang w:val="nl-NL"/>
              </w:rPr>
              <w:t>Peterman, Kermish-Allen, Knezek, Christensen, and Tyler-Wood (2016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Egbue&lt;/Author&gt;&lt;Year&gt;2015&lt;/Year&gt;&lt;RecNum&gt;12344&lt;/RecNum&gt;&lt;DisplayText&gt;Egbue, Long, and Ng (2015)&lt;/DisplayText&gt;&lt;record&gt;&lt;rec-number&gt;12344&lt;/rec-number&gt;&lt;foreign-keys&gt;&lt;key app="EN" db-id="92fweee28xwadaedx0m5w5w69dse0x2vv5wx" timestamp="1527754013"&gt;12344&lt;/key&gt;&lt;/foreign-keys&gt;&lt;ref-type name="Journal Article"&gt;17&lt;/ref-type&gt;&lt;contributors&gt;&lt;authors&gt;&lt;author&gt;Egbue, Ona&lt;/author&gt;&lt;author&gt;Long, Suzanna&lt;/author&gt;&lt;author&gt;Ng, Ean-Harn&lt;/author&gt;&lt;/authors&gt;&lt;/contributors&gt;&lt;titles&gt;&lt;title&gt;Charge It! Translating Electric Vehicle Research Results to Engage 7th and 8th Grade Girls&lt;/title&gt;&lt;secondary-title&gt;Journal of Science Education and Technology&lt;/secondary-title&gt;&lt;/titles&gt;&lt;periodical&gt;&lt;full-title&gt;Journal of Science Education and Technology&lt;/full-title&gt;&lt;/periodical&gt;&lt;pages&gt;663-670&lt;/pages&gt;&lt;volume&gt;24&lt;/volume&gt;&lt;number&gt;5&lt;/number&gt;&lt;keywords&gt;&lt;keyword&gt;Females&lt;/keyword&gt;&lt;keyword&gt;Middle School Students&lt;/keyword&gt;&lt;keyword&gt;Grade 7&lt;/keyword&gt;&lt;keyword&gt;Grade 8&lt;/keyword&gt;&lt;keyword&gt;Sustainability&lt;/keyword&gt;&lt;keyword&gt;Student Interests&lt;/keyword&gt;&lt;keyword&gt;Science Interests&lt;/keyword&gt;&lt;keyword&gt;STEM Education&lt;/keyword&gt;&lt;keyword&gt;Learner Engagement&lt;/keyword&gt;&lt;keyword&gt;Knowledge Level&lt;/keyword&gt;&lt;keyword&gt;Student Attitudes&lt;/keyword&gt;&lt;keyword&gt;Science Tests&lt;/keyword&gt;&lt;keyword&gt;Workshops&lt;/keyword&gt;&lt;keyword&gt;Motor Vehicles&lt;/keyword&gt;&lt;keyword&gt;Energy&lt;/keyword&gt;&lt;/keywords&gt;&lt;dates&gt;&lt;year&gt;2015&lt;/year&gt;&lt;pub-dates&gt;&lt;date&gt;Oct&lt;/date&gt;&lt;/pub-dates&gt;&lt;/dates&gt;&lt;isbn&gt;10590145&lt;/isbn&gt;&lt;accession-num&gt;EJ1074438&lt;/accession-num&gt;&lt;work-type&gt;Academic Journal Report&lt;/work-type&gt;&lt;urls&gt;&lt;related-urls&gt;&lt;url&gt;http://dx.doi.org/10.1007/s10956-015-9555-7&lt;/url&gt;&lt;/related-urls&gt;&lt;/urls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Egbue, Long, and Ng (2015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Roberts&lt;/Author&gt;&lt;Year&gt;2014&lt;/Year&gt;&lt;RecNum&gt;9488&lt;/RecNum&gt;&lt;DisplayText&gt;Roberts (2014)&lt;/DisplayText&gt;&lt;record&gt;&lt;rec-number&gt;9488&lt;/rec-number&gt;&lt;foreign-keys&gt;&lt;key app="EN" db-id="92fweee28xwadaedx0m5w5w69dse0x2vv5wx" timestamp="1500621783"&gt;9488&lt;/key&gt;&lt;/foreign-keys&gt;&lt;ref-type name="Journal Article"&gt;17&lt;/ref-type&gt;&lt;contributors&gt;&lt;authors&gt;&lt;author&gt;Roberts, S. J.&lt;/author&gt;&lt;/authors&gt;&lt;/contributors&gt;&lt;titles&gt;&lt;title&gt;ENGage: The use of space and pixel art for increasing primary school children&amp;apos;s interest in science, technology, engineering and mathematics&lt;/title&gt;&lt;secondary-title&gt;Acta Astronautica&lt;/secondary-title&gt;&lt;/titles&gt;&lt;periodical&gt;&lt;full-title&gt;Acta Astronautica&lt;/full-title&gt;&lt;/periodical&gt;&lt;pages&gt;34-44&lt;/pages&gt;&lt;volume&gt;93&lt;/volume&gt;&lt;dates&gt;&lt;year&gt;2014&lt;/year&gt;&lt;/dates&gt;&lt;work-type&gt;Article&lt;/work-type&gt;&lt;urls&gt;&lt;related-urls&gt;&lt;url&gt;https://www.scopus.com/inward/record.uri?eid=2-s2.0-84880563860&amp;amp;doi=10.1016%2fj.actaastro.2013.06.013&amp;amp;partnerID=40&amp;amp;md5=bf8283864ce7d1d7f239cd4b35a3ec22&lt;/url&gt;&lt;/related-urls&gt;&lt;/urls&gt;&lt;electronic-resource-num&gt;10.1016/j.actaastro.2013.06.013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Roberts (2014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Gilmer&lt;/Author&gt;&lt;Year&gt;2006&lt;/Year&gt;&lt;RecNum&gt;12392&lt;/RecNum&gt;&lt;DisplayText&gt;Gilmer (2006)&lt;/DisplayText&gt;&lt;record&gt;&lt;rec-number&gt;12392&lt;/rec-number&gt;&lt;foreign-keys&gt;&lt;key app="EN" db-id="92fweee28xwadaedx0m5w5w69dse0x2vv5wx" timestamp="1527754321"&gt;12392&lt;/key&gt;&lt;/foreign-keys&gt;&lt;ref-type name="Book"&gt;6&lt;/ref-type&gt;&lt;contributors&gt;&lt;authors&gt;&lt;author&gt;Gilmer, Carter&lt;/author&gt;&lt;/authors&gt;&lt;/contributors&gt;&lt;titles&gt;&lt;title&gt;An Understanding of the Improved Grades, Retention and Graduation Rates of STEM Majors at the Academic Investment in Math and Science (AIMS) Program of Bowling Green State University (BGSU)&lt;/title&gt;&lt;/titles&gt;&lt;volume&gt;8&lt;/volume&gt;&lt;dates&gt;&lt;year&gt;2006&lt;/year&gt;&lt;/dates&gt;&lt;urls&gt;&lt;/urls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Gilmer (2006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Sasson&lt;/Author&gt;&lt;Year&gt;2013&lt;/Year&gt;&lt;RecNum&gt;9513&lt;/RecNum&gt;&lt;DisplayText&gt;Sasson and Cohen (2013)&lt;/DisplayText&gt;&lt;record&gt;&lt;rec-number&gt;9513&lt;/rec-number&gt;&lt;foreign-keys&gt;&lt;key app="EN" db-id="92fweee28xwadaedx0m5w5w69dse0x2vv5wx" timestamp="1500621783"&gt;9513&lt;/key&gt;&lt;/foreign-keys&gt;&lt;ref-type name="Journal Article"&gt;17&lt;/ref-type&gt;&lt;contributors&gt;&lt;authors&gt;&lt;author&gt;Sasson, I.&lt;/author&gt;&lt;author&gt;Cohen, D.&lt;/author&gt;&lt;/authors&gt;&lt;/contributors&gt;&lt;titles&gt;&lt;title&gt;Assessment for Effective Intervention: Enrichment Science Academic Program&lt;/title&gt;&lt;secondary-title&gt;Journal of Science Education and Technology&lt;/secondary-title&gt;&lt;/titles&gt;&lt;periodical&gt;&lt;full-title&gt;Journal of Science Education and Technology&lt;/full-title&gt;&lt;/periodical&gt;&lt;pages&gt;718-728&lt;/pages&gt;&lt;volume&gt;22&lt;/volume&gt;&lt;number&gt;5&lt;/number&gt;&lt;dates&gt;&lt;year&gt;2013&lt;/year&gt;&lt;/dates&gt;&lt;work-type&gt;Article&lt;/work-type&gt;&lt;urls&gt;&lt;related-urls&gt;&lt;url&gt;https://www.scopus.com/inward/record.uri?eid=2-s2.0-84884205507&amp;amp;doi=10.1007%2fs10956-012-9425-5&amp;amp;partnerID=40&amp;amp;md5=7762635b98fc4d68a5006960edfb80a0&lt;/url&gt;&lt;/related-urls&gt;&lt;/urls&gt;&lt;electronic-resource-num&gt;10.1007/s10956-012-9425-5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Sasson and Cohen (2013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3050A8" w:rsidRDefault="002A5504" w:rsidP="002B6F82">
            <w:pPr>
              <w:spacing w:line="240" w:lineRule="auto"/>
              <w:rPr>
                <w:highlight w:val="yellow"/>
              </w:rPr>
            </w:pPr>
            <w:r w:rsidRPr="00183DB8">
              <w:fldChar w:fldCharType="begin">
                <w:fldData xml:space="preserve">PEVuZE5vdGU+PENpdGUgQXV0aG9yWWVhcj0iMSI+PEF1dGhvcj5IYXlkZW48L0F1dGhvcj48UmVj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IYXlkZW48L0F1dGhvcj48UmVj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83DB8">
              <w:fldChar w:fldCharType="separate"/>
            </w:r>
            <w:r w:rsidR="002B6F82">
              <w:rPr>
                <w:noProof/>
              </w:rPr>
              <w:t>Hayden, Ouyang, Scinski, Olszewski, and Bielefeldt (2011)</w:t>
            </w:r>
            <w:r w:rsidRPr="00183DB8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rPr>
                <w:lang w:val="de-DE"/>
              </w:rPr>
              <w:fldChar w:fldCharType="begin"/>
            </w:r>
            <w:r>
              <w:rPr>
                <w:lang w:val="de-DE"/>
              </w:rPr>
              <w:instrText xml:space="preserve"> ADDIN EN.CITE &lt;EndNote&gt;&lt;Cite AuthorYear="1"&gt;&lt;Author&gt;Stake&lt;/Author&gt;&lt;Year&gt;2005&lt;/Year&gt;&lt;RecNum&gt;12398&lt;/RecNum&gt;&lt;DisplayText&gt;Stake and Mares (2005)&lt;/DisplayText&gt;&lt;record&gt;&lt;rec-number&gt;12398&lt;/rec-number&gt;&lt;foreign-keys&gt;&lt;key app="EN" db-id="92fweee28xwadaedx0m5w5w69dse0x2vv5wx" timestamp="1527754827"&gt;12398&lt;/key&gt;&lt;/foreign-keys&gt;&lt;ref-type name="Journal Article"&gt;17&lt;/ref-type&gt;&lt;contributors&gt;&lt;authors&gt;&lt;author&gt;Stake, J. E.&lt;/author&gt;&lt;author&gt;Mares, K. R.&lt;/author&gt;&lt;/authors&gt;&lt;/contributors&gt;&lt;auth-address&gt;Univ Missouri, Dept Psychol, St Louis, MO 63121 USA&amp;#xD;Univ Missouri, Biol Sci Educ Program, St Louis, MO 63121 USA&lt;/auth-address&gt;&lt;titles&gt;&lt;title&gt;Evaluating the impact of science-enrichment programs on adolescents&amp;apos; science motivation and confidence: The splashdown effect&lt;/title&gt;&lt;secondary-title&gt;Journal of Research in Science Teaching&lt;/secondary-title&gt;&lt;alt-title&gt;J Res Sci Teach&lt;/alt-title&gt;&lt;/titles&gt;&lt;periodical&gt;&lt;full-title&gt;Journal of Research in Science Teaching&lt;/full-title&gt;&lt;abbr-1&gt;J Res Sci Teach&lt;/abbr-1&gt;&lt;/periodical&gt;&lt;alt-periodical&gt;&lt;full-title&gt;Journal of Research in Science Teaching&lt;/full-title&gt;&lt;abbr-1&gt;J Res Sci Teach&lt;/abbr-1&gt;&lt;/alt-periodical&gt;&lt;pages&gt;359-375&lt;/pages&gt;&lt;volume&gt;42&lt;/volume&gt;&lt;number&gt;4&lt;/number&gt;&lt;keywords&gt;&lt;keyword&gt;middle-school students&lt;/keyword&gt;&lt;keyword&gt;academic self-concept&lt;/keyword&gt;&lt;keyword&gt;possible selves&lt;/keyword&gt;&lt;keyword&gt;gender-differences&lt;/keyword&gt;&lt;keyword&gt;achievement&lt;/keyword&gt;&lt;keyword&gt;attitudes&lt;/keyword&gt;&lt;keyword&gt;model&lt;/keyword&gt;&lt;keyword&gt;performance&lt;/keyword&gt;&lt;keyword&gt;career&lt;/keyword&gt;&lt;keyword&gt;education&lt;/keyword&gt;&lt;/keywords&gt;&lt;dates&gt;&lt;year&gt;2005&lt;/year&gt;&lt;pub-dates&gt;&lt;date&gt;Apr&lt;/date&gt;&lt;/pub-dates&gt;&lt;/dates&gt;&lt;isbn&gt;0022-4308&lt;/isbn&gt;&lt;accession-num&gt;WOS:000228575700001&lt;/accession-num&gt;&lt;urls&gt;&lt;related-urls&gt;&lt;url&gt;&amp;lt;Go to ISI&amp;gt;://WOS:000228575700001&lt;/url&gt;&lt;/related-urls&gt;&lt;/urls&gt;&lt;electronic-resource-num&gt;10.1002/tea.20052&lt;/electronic-resource-num&gt;&lt;language&gt;English&lt;/language&gt;&lt;/record&gt;&lt;/Cite&gt;&lt;/EndNote&gt;</w:instrText>
            </w:r>
            <w:r w:rsidRPr="001B60D5">
              <w:rPr>
                <w:lang w:val="de-DE"/>
              </w:rPr>
              <w:fldChar w:fldCharType="separate"/>
            </w:r>
            <w:r>
              <w:rPr>
                <w:noProof/>
                <w:lang w:val="de-DE"/>
              </w:rPr>
              <w:t>Stake and Mares (2005)</w:t>
            </w:r>
            <w:r w:rsidRPr="001B60D5">
              <w:rPr>
                <w:lang w:val="de-DE"/>
              </w:rPr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3050A8" w:rsidRDefault="002A5504" w:rsidP="002B6F82">
            <w:pPr>
              <w:spacing w:line="240" w:lineRule="auto"/>
            </w:pPr>
            <w:r w:rsidRPr="003050A8">
              <w:fldChar w:fldCharType="begin"/>
            </w:r>
            <w:r w:rsidR="002B6F82">
              <w:instrText xml:space="preserve"> ADDIN EN.CITE &lt;EndNote&gt;&lt;Cite AuthorYear="1"&gt;&lt;Author&gt;Herman&lt;/Author&gt;&lt;Year&gt;2017&lt;/Year&gt;&lt;RecNum&gt;12165&lt;/RecNum&gt;&lt;DisplayText&gt;Herman, Goldberg, Trenshaw, Somerville, and Stolk (2017)&lt;/DisplayText&gt;&lt;record&gt;&lt;rec-number&gt;12165&lt;/rec-number&gt;&lt;foreign-keys&gt;&lt;key app="EN" db-id="92fweee28xwadaedx0m5w5w69dse0x2vv5wx" timestamp="1504189956"&gt;12165&lt;/key&gt;&lt;/foreign-keys&gt;&lt;ref-type name="Journal Article"&gt;17&lt;/ref-type&gt;&lt;contributors&gt;&lt;authors&gt;&lt;author&gt;Herman, G. L.&lt;/author&gt;&lt;author&gt;Goldberg, D. E.&lt;/author&gt;&lt;author&gt;Trenshaw, K. F.&lt;/author&gt;&lt;author&gt;Somerville, M.&lt;/author&gt;&lt;author&gt;Stolk, J.&lt;/author&gt;&lt;/authors&gt;&lt;/contributors&gt;&lt;titles&gt;&lt;title&gt;The Intrinsic-Motivation Course Design Method&lt;/title&gt;&lt;secondary-title&gt;International Journal of Engineering Education&lt;/secondary-title&gt;&lt;/titles&gt;&lt;periodical&gt;&lt;full-title&gt;International Journal of Engineering Education&lt;/full-title&gt;&lt;/periodical&gt;&lt;pages&gt;558-574&lt;/pages&gt;&lt;volume&gt;33&lt;/volume&gt;&lt;number&gt;2&lt;/number&gt;&lt;dates&gt;&lt;year&gt;2017&lt;/year&gt;&lt;/dates&gt;&lt;isbn&gt;0949-149X&lt;/isbn&gt;&lt;accession-num&gt;WOS:000400256000007&lt;/accession-num&gt;&lt;urls&gt;&lt;related-urls&gt;&lt;url&gt;&lt;style face="underline" font="default" size="100%"&gt;&amp;lt;Go to ISI&amp;gt;://WOS:000400256000007&lt;/style&gt;&lt;/url&gt;&lt;/related-urls&gt;&lt;/urls&gt;&lt;/record&gt;&lt;/Cite&gt;&lt;/EndNote&gt;</w:instrText>
            </w:r>
            <w:r w:rsidRPr="003050A8">
              <w:fldChar w:fldCharType="separate"/>
            </w:r>
            <w:r w:rsidR="002B6F82">
              <w:rPr>
                <w:noProof/>
              </w:rPr>
              <w:t>Herman, Goldberg, Trenshaw, Somerville, and Stolk (2017)</w:t>
            </w:r>
            <w:r w:rsidRPr="003050A8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rPr>
                <w:lang w:val="de-DE"/>
              </w:rPr>
              <w:fldChar w:fldCharType="begin"/>
            </w:r>
            <w:r w:rsidR="002B6F82">
              <w:rPr>
                <w:lang w:val="de-DE"/>
              </w:rPr>
              <w:instrText xml:space="preserve"> ADDIN EN.CITE &lt;EndNote&gt;&lt;Cite AuthorYear="1"&gt;&lt;Author&gt;R.&lt;/Author&gt;&lt;Year&gt;2007&lt;/Year&gt;&lt;RecNum&gt;12399&lt;/RecNum&gt;&lt;DisplayText&gt;Sterling, Matkins, Frazier, and Logerwell (2007)&lt;/DisplayText&gt;&lt;record&gt;&lt;rec-number&gt;12399&lt;/rec-number&gt;&lt;foreign-keys&gt;&lt;key app="EN" db-id="92fweee28xwadaedx0m5w5w69dse0x2vv5wx" timestamp="1527754963"&gt;12399&lt;/key&gt;&lt;/foreign-keys&gt;&lt;ref-type name="Journal Article"&gt;17&lt;/ref-type&gt;&lt;contributors&gt;&lt;authors&gt;&lt;author&gt;Sterling, D.R.&lt;/author&gt;&lt;author&gt;Matkins, J.J.&lt;/author&gt;&lt;author&gt;Frazier, W.M.&lt;/author&gt;&lt;author&gt;Logerwell, M.G.&lt;/author&gt;&lt;/authors&gt;&lt;/contributors&gt;&lt;titles&gt;&lt;title&gt;Science Camp as a Transformative Experience for Students, Parents, and Teachers in the Urban Setting&lt;/title&gt;&lt;secondary-title&gt;School Science and Mathematics&lt;/secondary-title&gt;&lt;/titles&gt;&lt;periodical&gt;&lt;full-title&gt;School Science and Mathematics&lt;/full-title&gt;&lt;/periodical&gt;&lt;pages&gt;134-147&lt;/pages&gt;&lt;volume&gt;107&lt;/volume&gt;&lt;number&gt;4&lt;/number&gt;&lt;dates&gt;&lt;year&gt;2007&lt;/year&gt;&lt;/dates&gt;&lt;urls&gt;&lt;related-urls&gt;&lt;url&gt;&lt;style face="underline" font="default" size="100%"&gt;https://onlinelibrary.wiley.com/doi/abs/10.1111/j.1949-8594.2007.tb17928.x&lt;/style&gt;&lt;/url&gt;&lt;/related-urls&gt;&lt;/urls&gt;&lt;electronic-resource-num&gt;doi:10.1111/j.1949-8594.2007.tb17928.x&lt;/electronic-resource-num&gt;&lt;/record&gt;&lt;/Cite&gt;&lt;/EndNote&gt;</w:instrText>
            </w:r>
            <w:r w:rsidRPr="001B60D5">
              <w:rPr>
                <w:lang w:val="de-DE"/>
              </w:rPr>
              <w:fldChar w:fldCharType="separate"/>
            </w:r>
            <w:r w:rsidR="002B6F82">
              <w:rPr>
                <w:noProof/>
                <w:lang w:val="de-DE"/>
              </w:rPr>
              <w:t>Sterling, Matkins, Frazier, and Logerwell (2007)</w:t>
            </w:r>
            <w:r w:rsidRPr="001B60D5">
              <w:rPr>
                <w:lang w:val="de-DE"/>
              </w:rPr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Hirsch&lt;/Author&gt;&lt;Year&gt;2017&lt;/Year&gt;&lt;RecNum&gt;12166&lt;/RecNum&gt;&lt;DisplayText&gt;Hirsch, Berliner-Heyman, and Cusack (2017)&lt;/DisplayText&gt;&lt;record&gt;&lt;rec-number&gt;12166&lt;/rec-number&gt;&lt;foreign-keys&gt;&lt;key app="EN" db-id="92fweee28xwadaedx0m5w5w69dse0x2vv5wx" timestamp="1504189956"&gt;12166&lt;/key&gt;&lt;/foreign-keys&gt;&lt;ref-type name="Journal Article"&gt;17&lt;/ref-type&gt;&lt;contributors&gt;&lt;authors&gt;&lt;author&gt;Hirsch, L. S.&lt;/author&gt;&lt;author&gt;Berliner-Heyman, S.&lt;/author&gt;&lt;author&gt;Cusack, J. L.&lt;/author&gt;&lt;/authors&gt;&lt;/contributors&gt;&lt;titles&gt;&lt;title&gt;Introducing middle school students to engineering principles and the engineering design process through an academic summer program&lt;/title&gt;&lt;secondary-title&gt;International Journal of Engineering Education&lt;/secondary-title&gt;&lt;/titles&gt;&lt;periodical&gt;&lt;full-title&gt;International Journal of Engineering Education&lt;/full-title&gt;&lt;/periodical&gt;&lt;pages&gt;398-407&lt;/pages&gt;&lt;volume&gt;33&lt;/volume&gt;&lt;number&gt;1&lt;/number&gt;&lt;dates&gt;&lt;year&gt;2017&lt;/year&gt;&lt;/dates&gt;&lt;work-type&gt;Article&lt;/work-type&gt;&lt;urls&gt;&lt;related-urls&gt;&lt;url&gt;&lt;style face="underline" font="default" size="100%"&gt;https://www.scopus.com/inward/record.uri?eid=2-s2.0-85015209152&amp;amp;partnerID=40&amp;amp;md5=12c7f8b058cdc4ec36cb39081e1e6c07&lt;/style&gt;&lt;/url&gt;&lt;/related-urls&gt;&lt;/urls&gt;&lt;remote-database-name&gt;Scopus&lt;/remote-database-nam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Hirsch, Berliner-Heyman, and Cusack (2017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Stevens&lt;/Author&gt;&lt;Year&gt;2016&lt;/Year&gt;&lt;RecNum&gt;11457&lt;/RecNum&gt;&lt;DisplayText&gt;Stevens, Andrade, and Page (2016)&lt;/DisplayText&gt;&lt;record&gt;&lt;rec-number&gt;11457&lt;/rec-number&gt;&lt;foreign-keys&gt;&lt;key app="EN" db-id="92fweee28xwadaedx0m5w5w69dse0x2vv5wx" timestamp="1500642942"&gt;11457&lt;/key&gt;&lt;/foreign-keys&gt;&lt;ref-type name="Journal Article"&gt;17&lt;/ref-type&gt;&lt;contributors&gt;&lt;authors&gt;&lt;author&gt;Stevens, S.&lt;/author&gt;&lt;author&gt;Andrade, R.&lt;/author&gt;&lt;author&gt;Page, M.&lt;/author&gt;&lt;/authors&gt;&lt;/contributors&gt;&lt;titles&gt;&lt;title&gt;Motivating Young Native American Students to Pursue STEM Learning Through a Culturally Relevant Science Program&lt;/title&gt;&lt;secondary-title&gt;Journal of Science Education and Technology&lt;/secondary-title&gt;&lt;/titles&gt;&lt;periodical&gt;&lt;full-title&gt;Journal of Science Education and Technology&lt;/full-title&gt;&lt;/periodical&gt;&lt;pages&gt;947-960&lt;/pages&gt;&lt;volume&gt;25&lt;/volume&gt;&lt;number&gt;6&lt;/number&gt;&lt;dates&gt;&lt;year&gt;2016&lt;/year&gt;&lt;/dates&gt;&lt;work-type&gt;Article&lt;/work-type&gt;&lt;urls&gt;&lt;related-urls&gt;&lt;url&gt;https://www.scopus.com/inward/record.uri?eid=2-s2.0-85002763715&amp;amp;doi=10.1007%2fs10956-016-9629-1&amp;amp;partnerID=40&amp;amp;md5=7506db4b54272473b966dee5affe6f2a&lt;/url&gt;&lt;/related-urls&gt;&lt;/urls&gt;&lt;electronic-resource-num&gt;10.1007/s10956-016-9629-1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Stevens, Andrade, and Page (2016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rPr>
                <w:lang w:val="de-DE"/>
              </w:rPr>
              <w:fldChar w:fldCharType="begin"/>
            </w:r>
            <w:r w:rsidR="002B6F82">
              <w:rPr>
                <w:lang w:val="de-DE"/>
              </w:rPr>
              <w:instrText xml:space="preserve"> ADDIN EN.CITE &lt;EndNote&gt;&lt;Cite AuthorYear="1"&gt;&lt;Author&gt;Holmes&lt;/Author&gt;&lt;RecNum&gt;12394&lt;/RecNum&gt;&lt;DisplayText&gt;Holmes, Redmond, Thomas, and High (2012)&lt;/DisplayText&gt;&lt;record&gt;&lt;rec-number&gt;12394&lt;/rec-number&gt;&lt;foreign-keys&gt;&lt;key app="EN" db-id="92fweee28xwadaedx0m5w5w69dse0x2vv5wx" timestamp="1527754604"&gt;12394&lt;/key&gt;&lt;/foreign-keys&gt;&lt;ref-type name="Journal Article"&gt;17&lt;/ref-type&gt;&lt;contributors&gt;&lt;authors&gt;&lt;author&gt;Holmes, Stephanie&lt;/author&gt;&lt;author&gt;Redmond, Adrienne&lt;/author&gt;&lt;author&gt;Thomas, Julie&lt;/author&gt;&lt;author&gt;High, Karen&lt;/author&gt;&lt;/authors&gt;&lt;/contributors&gt;&lt;titles&gt;&lt;title&gt;Girls Helping Girls: Assessing the Influence of College Student Mentors in an Afterschool Engineering Program&lt;/title&gt;&lt;secondary-title&gt;Mentoring &amp;amp; Tutoring: Partnership in Learning&lt;/secondary-title&gt;&lt;/titles&gt;&lt;periodical&gt;&lt;full-title&gt;Mentoring &amp;amp; Tutoring: Partnership in Learning&lt;/full-title&gt;&lt;/periodical&gt;&lt;pages&gt;137-150&lt;/pages&gt;&lt;volume&gt;20&lt;/volume&gt;&lt;number&gt;1&lt;/number&gt;&lt;keywords&gt;&lt;keyword&gt;Mentors&lt;/keyword&gt;&lt;keyword&gt;Females&lt;/keyword&gt;&lt;keyword&gt;Mathematics Anxiety&lt;/keyword&gt;&lt;keyword&gt;After School Programs&lt;/keyword&gt;&lt;keyword&gt;Engineering Education&lt;/keyword&gt;&lt;keyword&gt;College Students&lt;/keyword&gt;&lt;keyword&gt;Peer Relationship&lt;/keyword&gt;&lt;keyword&gt;Peer Groups&lt;/keyword&gt;&lt;keyword&gt;Peer Influence&lt;/keyword&gt;&lt;keyword&gt;Middle School Students&lt;/keyword&gt;&lt;keyword&gt;Intergenerational Programs&lt;/keyword&gt;&lt;keyword&gt;Role Models&lt;/keyword&gt;&lt;keyword&gt;Scientific Attitudes&lt;/keyword&gt;&lt;keyword&gt;Correlation&lt;/keyword&gt;&lt;keyword&gt;Self Efficacy&lt;/keyword&gt;&lt;keyword&gt;Adolescent Attitudes&lt;/keyword&gt;&lt;keyword&gt;Gender Differences&lt;/keyword&gt;&lt;keyword&gt;Intervention&lt;/keyword&gt;&lt;keyword&gt;Measures (Individuals)&lt;/keyword&gt;&lt;keyword&gt;Mathematics Achievement&lt;/keyword&gt;&lt;keyword&gt;Science Achievement&lt;/keyword&gt;&lt;/keywords&gt;&lt;dates&gt;&lt;year&gt;2012&lt;/year&gt;&lt;pub-dates&gt;&lt;date&gt;2012&lt;/date&gt;&lt;/pub-dates&gt;&lt;/dates&gt;&lt;isbn&gt;13611267&lt;/isbn&gt;&lt;accession-num&gt;EJ955911&lt;/accession-num&gt;&lt;work-type&gt;Academic Journal Report&lt;/work-type&gt;&lt;urls&gt;&lt;related-urls&gt;&lt;url&gt;http://www.tandfonline.com/doi/abs/10.1080/13611267.2012.645604&lt;/url&gt;&lt;/related-urls&gt;&lt;/urls&gt;&lt;/record&gt;&lt;/Cite&gt;&lt;/EndNote&gt;</w:instrText>
            </w:r>
            <w:r w:rsidRPr="001B60D5">
              <w:rPr>
                <w:lang w:val="de-DE"/>
              </w:rPr>
              <w:fldChar w:fldCharType="separate"/>
            </w:r>
            <w:r w:rsidR="002B6F82">
              <w:rPr>
                <w:noProof/>
                <w:lang w:val="de-DE"/>
              </w:rPr>
              <w:t>Holmes, Redmond, Thomas, and High (2012)</w:t>
            </w:r>
            <w:r w:rsidRPr="001B60D5">
              <w:rPr>
                <w:lang w:val="de-DE"/>
              </w:rPr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Tseng&lt;/Author&gt;&lt;Year&gt;2013&lt;/Year&gt;&lt;RecNum&gt;9527&lt;/RecNum&gt;&lt;DisplayText&gt;Tseng, Chang, Lou, and Chen (2013)&lt;/DisplayText&gt;&lt;record&gt;&lt;rec-number&gt;9527&lt;/rec-number&gt;&lt;foreign-keys&gt;&lt;key app="EN" db-id="92fweee28xwadaedx0m5w5w69dse0x2vv5wx" timestamp="1500621783"&gt;9527&lt;/key&gt;&lt;/foreign-keys&gt;&lt;ref-type name="Journal Article"&gt;17&lt;/ref-type&gt;&lt;contributors&gt;&lt;authors&gt;&lt;author&gt;Tseng, K. H.&lt;/author&gt;&lt;author&gt;Chang, C. C.&lt;/author&gt;&lt;author&gt;Lou, S. J.&lt;/author&gt;&lt;author&gt;Chen, W. P.&lt;/author&gt;&lt;/authors&gt;&lt;/contributors&gt;&lt;titles&gt;&lt;title&gt;Attitudes towards science, technology, engineering and mathematics (STEM) in a project-based learning (PjBL) environment&lt;/title&gt;&lt;secondary-title&gt;International Journal of Technology and Design Education&lt;/secondary-title&gt;&lt;/titles&gt;&lt;periodical&gt;&lt;full-title&gt;International Journal of Technology and Design Education&lt;/full-title&gt;&lt;/periodical&gt;&lt;pages&gt;87-102&lt;/pages&gt;&lt;volume&gt;23&lt;/volume&gt;&lt;number&gt;1&lt;/number&gt;&lt;dates&gt;&lt;year&gt;2013&lt;/year&gt;&lt;/dates&gt;&lt;work-type&gt;Article&lt;/work-type&gt;&lt;urls&gt;&lt;related-urls&gt;&lt;url&gt;https://www.scopus.com/inward/record.uri?eid=2-s2.0-84873702330&amp;amp;doi=10.1007%2fs10798-011-9160-x&amp;amp;partnerID=40&amp;amp;md5=8df21a8194d10fe61796994605d22fbc&lt;/url&gt;&lt;/related-urls&gt;&lt;/urls&gt;&lt;electronic-resource-num&gt;10.1007/s10798-011-9160-x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Tseng, Chang, Lou, and Chen (2013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091EBB" w:rsidRDefault="002A5504" w:rsidP="002B6F82">
            <w:pPr>
              <w:spacing w:line="240" w:lineRule="auto"/>
              <w:rPr>
                <w:lang w:val="nl-NL"/>
              </w:rPr>
            </w:pPr>
            <w:r w:rsidRPr="001B60D5">
              <w:fldChar w:fldCharType="begin">
                <w:fldData xml:space="preserve">PEVuZE5vdGU+PENpdGUgQXV0aG9yWWVhcj0iMSI+PEF1dGhvcj5IdXppYWstQ2xhcms8L0F1dGhv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IdXppYWstQ2xhcms8L0F1dGhv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 w:rsidRPr="002B6F82">
              <w:rPr>
                <w:noProof/>
                <w:lang w:val="nl-NL"/>
              </w:rPr>
              <w:t>Huziak-Clark, Sondergeld, Staaden, Knaggs, and Bullerjahn (2015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Wallace&lt;/Author&gt;&lt;Year&gt;2015&lt;/Year&gt;&lt;RecNum&gt;9448&lt;/RecNum&gt;&lt;DisplayText&gt;Wallace, Perry, Ferguson, and Jackson (2015)&lt;/DisplayText&gt;&lt;record&gt;&lt;rec-number&gt;9448&lt;/rec-number&gt;&lt;foreign-keys&gt;&lt;key app="EN" db-id="92fweee28xwadaedx0m5w5w69dse0x2vv5wx" timestamp="1500621782"&gt;9448&lt;/key&gt;&lt;/foreign-keys&gt;&lt;ref-type name="Journal Article"&gt;17&lt;/ref-type&gt;&lt;contributors&gt;&lt;authors&gt;&lt;author&gt;Wallace, E. W.&lt;/author&gt;&lt;author&gt;Perry, J. C.&lt;/author&gt;&lt;author&gt;Ferguson, R. L.&lt;/author&gt;&lt;author&gt;Jackson, D. K.&lt;/author&gt;&lt;/authors&gt;&lt;/contributors&gt;&lt;titles&gt;&lt;title&gt;The Careers in Health and Medical Professions Program (CHAMPS): An Impact Study of a University-Based STEM+H Outreach Program&lt;/title&gt;&lt;secondary-title&gt;Journal of Science Education and Technology&lt;/secondary-title&gt;&lt;/titles&gt;&lt;periodical&gt;&lt;full-title&gt;Journal of Science Education and Technology&lt;/full-title&gt;&lt;/periodical&gt;&lt;pages&gt;484-495&lt;/pages&gt;&lt;volume&gt;24&lt;/volume&gt;&lt;number&gt;4&lt;/number&gt;&lt;dates&gt;&lt;year&gt;2015&lt;/year&gt;&lt;/dates&gt;&lt;work-type&gt;Article&lt;/work-type&gt;&lt;urls&gt;&lt;related-urls&gt;&lt;url&gt;https://www.scopus.com/inward/record.uri?eid=2-s2.0-84937520912&amp;amp;doi=10.1007%2fs10956-014-9536-2&amp;amp;partnerID=40&amp;amp;md5=dd77f1c644e4bd619f98662a1010da79&lt;/url&gt;&lt;/related-urls&gt;&lt;/urls&gt;&lt;electronic-resource-num&gt;10.1007/s10956-014-9536-2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Wallace, Perry, Ferguson, and Jackson (2015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nl-NL"/>
              </w:rPr>
            </w:pPr>
            <w:r w:rsidRPr="001B60D5">
              <w:rPr>
                <w:lang w:val="nl-NL"/>
              </w:rPr>
              <w:fldChar w:fldCharType="begin"/>
            </w:r>
            <w:r w:rsidR="002B6F82">
              <w:rPr>
                <w:lang w:val="nl-NL"/>
              </w:rPr>
              <w:instrText xml:space="preserve"> ADDIN EN.CITE &lt;EndNote&gt;&lt;Cite AuthorYear="1"&gt;&lt;Author&gt;Huziak-Clark&lt;/Author&gt;&lt;Year&gt;2014&lt;/Year&gt;&lt;RecNum&gt;12211&lt;/RecNum&gt;&lt;DisplayText&gt;Huziak-Clark, van Staden, and Bullerjahn (2014)&lt;/DisplayText&gt;&lt;record&gt;&lt;rec-number&gt;12211&lt;/rec-number&gt;&lt;foreign-keys&gt;&lt;key app="EN" db-id="92fweee28xwadaedx0m5w5w69dse0x2vv5wx" timestamp="1504508684"&gt;12211&lt;/key&gt;&lt;/foreign-keys&gt;&lt;ref-type name="Journal Article"&gt;17&lt;/ref-type&gt;&lt;contributors&gt;&lt;authors&gt;&lt;author&gt;Huziak-Clark, T.&lt;/author&gt;&lt;author&gt;van Staden, M.&lt;/author&gt;&lt;author&gt;Bullerjahn, A.&lt;/author&gt;&lt;/authors&gt;&lt;/contributors&gt;&lt;titles&gt;&lt;title&gt;The impact of the Science, Engineering and Technology Gateway of Ohio (SETGO) program mentoring on student attitude changes and retention&lt;/title&gt;&lt;secondary-title&gt;American International Journal of Social Science&lt;/secondary-title&gt;&lt;/titles&gt;&lt;periodical&gt;&lt;full-title&gt;American International Journal of Social Science&lt;/full-title&gt;&lt;/periodical&gt;&lt;pages&gt;18-27&lt;/pages&gt;&lt;volume&gt;3&lt;/volume&gt;&lt;number&gt;2&lt;/number&gt;&lt;dates&gt;&lt;year&gt;2014&lt;/year&gt;&lt;/dates&gt;&lt;urls&gt;&lt;/urls&gt;&lt;/record&gt;&lt;/Cite&gt;&lt;/EndNote&gt;</w:instrText>
            </w:r>
            <w:r w:rsidRPr="001B60D5">
              <w:rPr>
                <w:lang w:val="nl-NL"/>
              </w:rPr>
              <w:fldChar w:fldCharType="separate"/>
            </w:r>
            <w:r w:rsidR="002B6F82">
              <w:rPr>
                <w:noProof/>
                <w:lang w:val="nl-NL"/>
              </w:rPr>
              <w:t>Huziak-Clark, van Staden, and Bullerjahn (2014)</w:t>
            </w:r>
            <w:r w:rsidRPr="001B60D5">
              <w:rPr>
                <w:lang w:val="nl-NL"/>
              </w:rPr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Xie&lt;/Author&gt;&lt;Year&gt;2014&lt;/Year&gt;&lt;RecNum&gt;12400&lt;/RecNum&gt;&lt;DisplayText&gt;Xie and Reider (2014)&lt;/DisplayText&gt;&lt;record&gt;&lt;rec-number&gt;12400&lt;/rec-number&gt;&lt;foreign-keys&gt;&lt;key app="EN" db-id="92fweee28xwadaedx0m5w5w69dse0x2vv5wx" timestamp="1527755046"&gt;12400&lt;/key&gt;&lt;/foreign-keys&gt;&lt;ref-type name="Journal Article"&gt;17&lt;/ref-type&gt;&lt;contributors&gt;&lt;authors&gt;&lt;author&gt;Xie, Y. C.&lt;/author&gt;&lt;author&gt;Reider, D.&lt;/author&gt;&lt;/authors&gt;&lt;/contributors&gt;&lt;auth-address&gt;Eastern Michigan Univ, Inst Geospatial Res &amp;amp; Educ, Ypsilanti, MI 48197 USA&amp;#xD;Educ Design INC, Newton, MA 02460 USA&lt;/auth-address&gt;&lt;titles&gt;&lt;title&gt;Integration of Innovative Technologies for Enhancing Students&amp;apos; Motivation for Science Learning and Career&lt;/title&gt;&lt;secondary-title&gt;Journal of Science Education and Technology&lt;/secondary-title&gt;&lt;alt-title&gt;J Sci Educ Technol&lt;/alt-title&gt;&lt;/titles&gt;&lt;periodical&gt;&lt;full-title&gt;Journal of Science Education and Technology&lt;/full-title&gt;&lt;/periodical&gt;&lt;pages&gt;370-380&lt;/pages&gt;&lt;volume&gt;23&lt;/volume&gt;&lt;number&gt;3&lt;/number&gt;&lt;keywords&gt;&lt;keyword&gt;science education&lt;/keyword&gt;&lt;keyword&gt;stem career&lt;/keyword&gt;&lt;keyword&gt;student motivation&lt;/keyword&gt;&lt;keyword&gt;geo-spatial technology&lt;/keyword&gt;&lt;keyword&gt;information assurance&lt;/keyword&gt;&lt;keyword&gt;innovative technology&lt;/keyword&gt;&lt;keyword&gt;future career&lt;/keyword&gt;&lt;keyword&gt;low-income cities&lt;/keyword&gt;&lt;keyword&gt;gis&lt;/keyword&gt;&lt;keyword&gt;achievement&lt;/keyword&gt;&lt;keyword&gt;education&lt;/keyword&gt;&lt;keyword&gt;attitude&lt;/keyword&gt;&lt;keyword&gt;school&lt;/keyword&gt;&lt;keyword&gt;internet&lt;/keyword&gt;&lt;/keywords&gt;&lt;dates&gt;&lt;year&gt;2014&lt;/year&gt;&lt;pub-dates&gt;&lt;date&gt;Jun&lt;/date&gt;&lt;/pub-dates&gt;&lt;/dates&gt;&lt;isbn&gt;1059-0145&lt;/isbn&gt;&lt;accession-num&gt;WOS:000334933800006&lt;/accession-num&gt;&lt;urls&gt;&lt;related-urls&gt;&lt;url&gt;&amp;lt;Go to ISI&amp;gt;://WOS:000334933800006&lt;/url&gt;&lt;/related-urls&gt;&lt;/urls&gt;&lt;electronic-resource-num&gt;10.1007/s10956-013-9469-1&lt;/electronic-resource-num&gt;&lt;language&gt;English&lt;/languag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Xie and Reider (2014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LaW08L0F1dGhvcj48WWVhcj4y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QXV0aG9yWWVhcj0iMSI+PEF1dGhvcj5LaW08L0F1dGhvcj48WWVhcj4y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B60D5">
              <w:fldChar w:fldCharType="separate"/>
            </w:r>
            <w:r>
              <w:rPr>
                <w:noProof/>
              </w:rPr>
              <w:t>Kim (2011)</w:t>
            </w:r>
            <w:r w:rsidRPr="001B60D5">
              <w:fldChar w:fldCharType="end"/>
            </w:r>
          </w:p>
        </w:tc>
        <w:tc>
          <w:tcPr>
            <w:tcW w:w="4101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Yanowitz&lt;/Author&gt;&lt;Year&gt;2016&lt;/Year&gt;&lt;RecNum&gt;11459&lt;/RecNum&gt;&lt;DisplayText&gt;Yanowitz (2016)&lt;/DisplayText&gt;&lt;record&gt;&lt;rec-number&gt;11459&lt;/rec-number&gt;&lt;foreign-keys&gt;&lt;key app="EN" db-id="92fweee28xwadaedx0m5w5w69dse0x2vv5wx" timestamp="1500642942"&gt;11459&lt;/key&gt;&lt;/foreign-keys&gt;&lt;ref-type name="Journal Article"&gt;17&lt;/ref-type&gt;&lt;contributors&gt;&lt;authors&gt;&lt;author&gt;Yanowitz, K. L.&lt;/author&gt;&lt;/authors&gt;&lt;/contributors&gt;&lt;titles&gt;&lt;title&gt;Students’ Perceptions of the Long-Term Impact of Attending a “CSI Science Camp”&lt;/title&gt;&lt;secondary-title&gt;Journal of Science Education and Technology&lt;/secondary-title&gt;&lt;/titles&gt;&lt;periodical&gt;&lt;full-title&gt;Journal of Science Education and Technology&lt;/full-title&gt;&lt;/periodical&gt;&lt;pages&gt;916-928&lt;/pages&gt;&lt;volume&gt;25&lt;/volume&gt;&lt;number&gt;6&lt;/number&gt;&lt;dates&gt;&lt;year&gt;2016&lt;/year&gt;&lt;/dates&gt;&lt;work-type&gt;Article&lt;/work-type&gt;&lt;urls&gt;&lt;related-urls&gt;&lt;url&gt;https://www.scopus.com/inward/record.uri?eid=2-s2.0-84979257125&amp;amp;doi=10.1007%2fs10956-016-9635-3&amp;amp;partnerID=40&amp;amp;md5=43a5d3c3ec4b454c9ace35b2112a1202&lt;/url&gt;&lt;/related-urls&gt;&lt;/urls&gt;&lt;electronic-resource-num&gt;10.1007/s10956-016-9635-3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Yanowitz (2016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71" w:type="dxa"/>
            <w:tcBorders>
              <w:top w:val="nil"/>
              <w:bottom w:val="single" w:sz="4" w:space="0" w:color="auto"/>
            </w:tcBorders>
          </w:tcPr>
          <w:p w:rsidR="002A5504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Kim&lt;/Author&gt;&lt;Year&gt;2016&lt;/Year&gt;&lt;RecNum&gt;12176&lt;/RecNum&gt;&lt;DisplayText&gt;Kim (2016)&lt;/DisplayText&gt;&lt;record&gt;&lt;rec-number&gt;12176&lt;/rec-number&gt;&lt;foreign-keys&gt;&lt;key app="EN" db-id="92fweee28xwadaedx0m5w5w69dse0x2vv5wx" timestamp="1504189957"&gt;12176&lt;/key&gt;&lt;/foreign-keys&gt;&lt;ref-type name="Journal Article"&gt;17&lt;/ref-type&gt;&lt;contributors&gt;&lt;authors&gt;&lt;author&gt;Kim, Hanna&lt;/author&gt;&lt;/authors&gt;&lt;/contributors&gt;&lt;titles&gt;&lt;title&gt;Inquiry-Based Science and Technology Enrichment Program for Middle School-Aged Female Students&lt;/title&gt;&lt;secondary-title&gt;Journal of Science Education and Technology&lt;/secondary-title&gt;&lt;/titles&gt;&lt;periodical&gt;&lt;full-title&gt;Journal of Science Education and Technology&lt;/full-title&gt;&lt;/periodical&gt;&lt;pages&gt;174-186&lt;/pages&gt;&lt;volume&gt;25&lt;/volume&gt;&lt;number&gt;2&lt;/number&gt;&lt;keywords&gt;&lt;keyword&gt;Inquiry&lt;/keyword&gt;&lt;keyword&gt;STEM Education&lt;/keyword&gt;&lt;keyword&gt;Enrichment Activities&lt;/keyword&gt;&lt;keyword&gt;Females&lt;/keyword&gt;&lt;keyword&gt;Pretests Posttests&lt;/keyword&gt;&lt;keyword&gt;Attitude Change&lt;/keyword&gt;&lt;keyword&gt;Knowledge Level&lt;/keyword&gt;&lt;keyword&gt;Scientific Concepts&lt;/keyword&gt;&lt;keyword&gt;Attitude Measures&lt;/keyword&gt;&lt;keyword&gt;Interviews&lt;/keyword&gt;&lt;keyword&gt;Surveys&lt;/keyword&gt;&lt;keyword&gt;Middle School Students&lt;/keyword&gt;&lt;/keywords&gt;&lt;dates&gt;&lt;year&gt;2016&lt;/year&gt;&lt;pub-dates&gt;&lt;date&gt;04/01/&lt;/date&gt;&lt;/pub-dates&gt;&lt;/dates&gt;&lt;publisher&gt;Journal of Science Education and Technology&lt;/publisher&gt;&lt;isbn&gt;1059-0145&lt;/isbn&gt;&lt;accession-num&gt;EJ1093005&lt;/accession-num&gt;&lt;urls&gt;&lt;related-urls&gt;&lt;url&gt;https://link.springer.com/content/pdf/10.1007%2Fs10956-015-9584-2.pdf&lt;/url&gt;&lt;/related-urls&gt;&lt;/urls&gt;&lt;remote-database-name&gt;eric&lt;/remote-database-name&gt;&lt;remote-database-provider&gt;EBSCOhost&lt;/remote-database-provider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Kim (2016)</w:t>
            </w:r>
            <w:r w:rsidRPr="001B60D5">
              <w:fldChar w:fldCharType="end"/>
            </w:r>
          </w:p>
          <w:p w:rsidR="002A5504" w:rsidRPr="001B60D5" w:rsidRDefault="002A5504" w:rsidP="00A238F9">
            <w:pPr>
              <w:spacing w:line="240" w:lineRule="auto"/>
              <w:rPr>
                <w:lang w:val="de-DE"/>
              </w:rPr>
            </w:pPr>
          </w:p>
        </w:tc>
        <w:tc>
          <w:tcPr>
            <w:tcW w:w="4101" w:type="dxa"/>
            <w:gridSpan w:val="2"/>
            <w:tcBorders>
              <w:top w:val="nil"/>
              <w:bottom w:val="single" w:sz="4" w:space="0" w:color="auto"/>
            </w:tcBorders>
          </w:tcPr>
          <w:p w:rsidR="002A5504" w:rsidRPr="001B60D5" w:rsidRDefault="002A5504" w:rsidP="00A238F9">
            <w:pPr>
              <w:spacing w:line="240" w:lineRule="auto"/>
            </w:pPr>
          </w:p>
        </w:tc>
      </w:tr>
      <w:tr w:rsidR="002A5504" w:rsidRPr="001B60D5" w:rsidTr="002B6F82">
        <w:trPr>
          <w:trHeight w:val="159"/>
        </w:trPr>
        <w:tc>
          <w:tcPr>
            <w:tcW w:w="907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t>Case study or mixed method with pre/post-design or post-only design</w:t>
            </w:r>
            <w:r>
              <w:t xml:space="preserve"> 5,0%</w:t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single" w:sz="4" w:space="0" w:color="auto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Dickerson&lt;/Author&gt;&lt;Year&gt;2014&lt;/Year&gt;&lt;RecNum&gt;12401&lt;/RecNum&gt;&lt;DisplayText&gt;Dickerson, Eckhoff, Stewart, Chappell, and Hathcock (2014)&lt;/DisplayText&gt;&lt;record&gt;&lt;rec-number&gt;12401&lt;/rec-number&gt;&lt;foreign-keys&gt;&lt;key app="EN" db-id="92fweee28xwadaedx0m5w5w69dse0x2vv5wx" timestamp="1527755169"&gt;12401&lt;/key&gt;&lt;/foreign-keys&gt;&lt;ref-type name="Journal Article"&gt;17&lt;/ref-type&gt;&lt;contributors&gt;&lt;authors&gt;&lt;author&gt;Dickerson, D. L.&lt;/author&gt;&lt;author&gt;Eckhoff, A.&lt;/author&gt;&lt;author&gt;Stewart, C. O.&lt;/author&gt;&lt;author&gt;Chappell, S.&lt;/author&gt;&lt;author&gt;Hathcock, S.&lt;/author&gt;&lt;/authors&gt;&lt;/contributors&gt;&lt;auth-address&gt;Old Dominion Univ, STEM Educ &amp;amp; Profess Studies, Norfolk, VA 23529 USA&amp;#xD;Old Dominion Univ, Norfolk, VA 23529 USA&amp;#xD;Univ Memphis, Memphis, TN 38152 USA&lt;/auth-address&gt;&lt;titles&gt;&lt;title&gt;The Examination of a Pullout STEM Program for Urban Upper Elementary Students&lt;/title&gt;&lt;secondary-title&gt;Research in Science Education&lt;/secondary-title&gt;&lt;alt-title&gt;Res Sci Educ&lt;/alt-title&gt;&lt;/titles&gt;&lt;periodical&gt;&lt;full-title&gt;Research in Science Education&lt;/full-title&gt;&lt;/periodical&gt;&lt;pages&gt;483-506&lt;/pages&gt;&lt;volume&gt;44&lt;/volume&gt;&lt;number&gt;3&lt;/number&gt;&lt;keywords&gt;&lt;keyword&gt;stem&lt;/keyword&gt;&lt;keyword&gt;stem education&lt;/keyword&gt;&lt;keyword&gt;underrepresented populations&lt;/keyword&gt;&lt;keyword&gt;urban&lt;/keyword&gt;&lt;keyword&gt;achievement gap&lt;/keyword&gt;&lt;keyword&gt;testing&lt;/keyword&gt;&lt;keyword&gt;standardized tests&lt;/keyword&gt;&lt;keyword&gt;science-education&lt;/keyword&gt;&lt;keyword&gt;accountability&lt;/keyword&gt;&lt;keyword&gt;schools&lt;/keyword&gt;&lt;/keywords&gt;&lt;dates&gt;&lt;year&gt;2014&lt;/year&gt;&lt;pub-dates&gt;&lt;date&gt;Jun&lt;/date&gt;&lt;/pub-dates&gt;&lt;/dates&gt;&lt;isbn&gt;0157-244x&lt;/isbn&gt;&lt;accession-num&gt;WOS:000335734600006&lt;/accession-num&gt;&lt;urls&gt;&lt;related-urls&gt;&lt;url&gt;&amp;lt;Go to ISI&amp;gt;://WOS:000335734600006&lt;/url&gt;&lt;/related-urls&gt;&lt;/urls&gt;&lt;electronic-resource-num&gt;10.1007/s11165-013-9387-5&lt;/electronic-resource-num&gt;&lt;language&gt;English&lt;/languag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Dickerson, Eckhoff, Stewart, Chappell, and Hathcock (2014)</w:t>
            </w:r>
            <w:r w:rsidRPr="001B60D5">
              <w:fldChar w:fldCharType="end"/>
            </w:r>
          </w:p>
        </w:tc>
        <w:tc>
          <w:tcPr>
            <w:tcW w:w="4084" w:type="dxa"/>
            <w:tcBorders>
              <w:top w:val="single" w:sz="4" w:space="0" w:color="auto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Scott&lt;/Author&gt;&lt;Year&gt;2012&lt;/Year&gt;&lt;RecNum&gt;12417&lt;/RecNum&gt;&lt;DisplayText&gt;Scott (2012)&lt;/DisplayText&gt;&lt;record&gt;&lt;rec-number&gt;12417&lt;/rec-number&gt;&lt;foreign-keys&gt;&lt;key app="EN" db-id="92fweee28xwadaedx0m5w5w69dse0x2vv5wx" timestamp="1527755415"&gt;12417&lt;/key&gt;&lt;/foreign-keys&gt;&lt;ref-type name="Journal Article"&gt;17&lt;/ref-type&gt;&lt;contributors&gt;&lt;authors&gt;&lt;author&gt;Scott, Catherine&lt;/author&gt;&lt;/authors&gt;&lt;/contributors&gt;&lt;titles&gt;&lt;title&gt;An investigation of science, technology, engineering and mathematics (STEM) focused high schools in the US&lt;/title&gt;&lt;secondary-title&gt;Journal of STEM Education: Innovations and Research&lt;/secondary-title&gt;&lt;/titles&gt;&lt;periodical&gt;&lt;full-title&gt;Journal of STEM Education: Innovations and Research&lt;/full-title&gt;&lt;/periodical&gt;&lt;pages&gt;30&lt;/pages&gt;&lt;volume&gt;13&lt;/volume&gt;&lt;number&gt;5&lt;/number&gt;&lt;dates&gt;&lt;year&gt;2012&lt;/year&gt;&lt;/dates&gt;&lt;isbn&gt;1557-5276&lt;/isbn&gt;&lt;urls&gt;&lt;/urls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Scott (2012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FYWdhbjwvQXV0aG9yPjxZZWFy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QXV0aG9yWWVhcj0iMSI+PEF1dGhvcj5FYWdhbjwvQXV0aG9yPjxZZWFy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B60D5">
              <w:fldChar w:fldCharType="separate"/>
            </w:r>
            <w:r>
              <w:rPr>
                <w:noProof/>
              </w:rPr>
              <w:t>Eagan et al. (2013)</w:t>
            </w:r>
            <w:r w:rsidRPr="001B60D5">
              <w:fldChar w:fldCharType="end"/>
            </w:r>
          </w:p>
        </w:tc>
        <w:tc>
          <w:tcPr>
            <w:tcW w:w="4084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rPr>
                <w:lang w:val="nl-NL"/>
              </w:rPr>
              <w:fldChar w:fldCharType="begin"/>
            </w:r>
            <w:r w:rsidR="002B6F82" w:rsidRPr="002B6F82">
              <w:instrText xml:space="preserve"> ADDIN EN.CITE &lt;EndNote&gt;&lt;Cite AuthorYear="1"&gt;&lt;Author&gt;Stolle-McAllister&lt;/Author&gt;&lt;Year&gt;2011&lt;/Year&gt;&lt;RecNum&gt;12418&lt;/RecNum&gt;&lt;DisplayText&gt;Stolle-McAllister, Domingo, and Carrillo (2011)&lt;/DisplayText&gt;&lt;record&gt;&lt;rec-number&gt;12418&lt;/rec-number&gt;&lt;foreign-keys&gt;&lt;key app="EN" db-id="92fweee28xwadaedx0m5w5w69dse0x2vv5wx" timestamp="1527755457"&gt;12418&lt;/key&gt;&lt;/foreign-keys&gt;&lt;ref-type name="Journal Article"&gt;17&lt;/ref-type&gt;&lt;contributors&gt;&lt;authors&gt;&lt;author&gt;Stolle-McAllister, K.&lt;/author&gt;&lt;author&gt;Domingo, M. R. S.&lt;/author&gt;&lt;author&gt;Carrillo, A.&lt;/author&gt;&lt;/authors&gt;&lt;/contributors&gt;&lt;auth-address&gt;Univ Maryland Baltimore Cty, Dept Psychol, Baltimore, MD 21250 USA&lt;/auth-address&gt;&lt;titles&gt;&lt;title&gt;The Meyerhoff Way: How the Meyerhoff Scholarship Program Helps Black Students Succeed in the Sciences&lt;/title&gt;&lt;secondary-title&gt;Journal of Science Education and Technology&lt;/secondary-title&gt;&lt;alt-title&gt;J Sci Educ Technol&lt;/alt-title&gt;&lt;/titles&gt;&lt;periodical&gt;&lt;full-title&gt;Journal of Science Education and Technology&lt;/full-title&gt;&lt;/periodical&gt;&lt;pages&gt;5-16&lt;/pages&gt;&lt;volume&gt;20&lt;/volume&gt;&lt;number&gt;1&lt;/number&gt;&lt;keywords&gt;&lt;keyword&gt;higher education&lt;/keyword&gt;&lt;keyword&gt;stem&lt;/keyword&gt;&lt;keyword&gt;underrepresented minority&lt;/keyword&gt;&lt;keyword&gt;academic success&lt;/keyword&gt;&lt;keyword&gt;qualitative research&lt;/keyword&gt;&lt;keyword&gt;undergraduate research&lt;/keyword&gt;&lt;keyword&gt;college&lt;/keyword&gt;&lt;keyword&gt;mathematics&lt;/keyword&gt;&lt;keyword&gt;technology&lt;/keyword&gt;&lt;keyword&gt;education&lt;/keyword&gt;&lt;keyword&gt;persistence&lt;/keyword&gt;&lt;keyword&gt;outcomes&lt;/keyword&gt;&lt;keyword&gt;stories&lt;/keyword&gt;&lt;keyword&gt;campus&lt;/keyword&gt;&lt;/keywords&gt;&lt;dates&gt;&lt;year&gt;2011&lt;/year&gt;&lt;pub-dates&gt;&lt;date&gt;Feb&lt;/date&gt;&lt;/pub-dates&gt;&lt;/dates&gt;&lt;isbn&gt;1059-0145&lt;/isbn&gt;&lt;accession-num&gt;WOS:000286666400002&lt;/accession-num&gt;&lt;urls&gt;&lt;related-urls&gt;&lt;url&gt;&amp;lt;Go to ISI&amp;gt;://WOS:000286666400002&lt;/url&gt;&lt;/related-urls&gt;&lt;/urls&gt;&lt;electronic-resource-num&gt;10.1007/s10956-010-9228-5&lt;/electronic-resource-num&gt;&lt;language&gt;English&lt;/language&gt;&lt;/record&gt;&lt;/Cite&gt;&lt;/EndNote&gt;</w:instrText>
            </w:r>
            <w:r w:rsidRPr="001B60D5">
              <w:rPr>
                <w:lang w:val="nl-NL"/>
              </w:rPr>
              <w:fldChar w:fldCharType="separate"/>
            </w:r>
            <w:r w:rsidR="002B6F82" w:rsidRPr="002B6F82">
              <w:rPr>
                <w:noProof/>
              </w:rPr>
              <w:t>Stolle-McAllister, Domingo, and Carrillo (2011)</w:t>
            </w:r>
            <w:r w:rsidRPr="001B60D5">
              <w:rPr>
                <w:lang w:val="nl-NL"/>
              </w:rPr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single" w:sz="4" w:space="0" w:color="auto"/>
            </w:tcBorders>
          </w:tcPr>
          <w:p w:rsidR="002A5504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Scogin&lt;/Author&gt;&lt;Year&gt;2016&lt;/Year&gt;&lt;RecNum&gt;9434&lt;/RecNum&gt;&lt;DisplayText&gt;Scogin (2016)&lt;/DisplayText&gt;&lt;record&gt;&lt;rec-number&gt;9434&lt;/rec-number&gt;&lt;foreign-keys&gt;&lt;key app="EN" db-id="92fweee28xwadaedx0m5w5w69dse0x2vv5wx" timestamp="1500621782"&gt;9434&lt;/key&gt;&lt;/foreign-keys&gt;&lt;ref-type name="Journal Article"&gt;17&lt;/ref-type&gt;&lt;contributors&gt;&lt;authors&gt;&lt;author&gt;Scogin, S. C.&lt;/author&gt;&lt;/authors&gt;&lt;/contributors&gt;&lt;titles&gt;&lt;title&gt;Identifying the Factors Leading to Success: How an Innovative Science Curriculum Cultivates Student Motivation&lt;/title&gt;&lt;secondary-title&gt;Journal of Science Education and Technology&lt;/secondary-title&gt;&lt;/titles&gt;&lt;periodical&gt;&lt;full-title&gt;Journal of Science Education and Technology&lt;/full-title&gt;&lt;/periodical&gt;&lt;pages&gt;375-393&lt;/pages&gt;&lt;volume&gt;25&lt;/volume&gt;&lt;number&gt;3&lt;/number&gt;&lt;dates&gt;&lt;year&gt;2016&lt;/year&gt;&lt;/dates&gt;&lt;work-type&gt;Article&lt;/work-type&gt;&lt;urls&gt;&lt;related-urls&gt;&lt;url&gt;https://www.scopus.com/inward/record.uri?eid=2-s2.0-84954407363&amp;amp;doi=10.1007%2fs10956-015-9600-6&amp;amp;partnerID=40&amp;amp;md5=e455b4ee387d3807d127c9cc76a59025&lt;/url&gt;&lt;/related-urls&gt;&lt;/urls&gt;&lt;electronic-resource-num&gt;10.1007/s10956-015-9600-6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Scogin (2016)</w:t>
            </w:r>
            <w:r w:rsidRPr="001B60D5">
              <w:fldChar w:fldCharType="end"/>
            </w:r>
          </w:p>
          <w:p w:rsidR="002A5504" w:rsidRPr="001B60D5" w:rsidRDefault="002A5504" w:rsidP="00A238F9">
            <w:pPr>
              <w:spacing w:line="240" w:lineRule="auto"/>
            </w:pPr>
          </w:p>
        </w:tc>
        <w:tc>
          <w:tcPr>
            <w:tcW w:w="4084" w:type="dxa"/>
            <w:tcBorders>
              <w:top w:val="nil"/>
              <w:bottom w:val="single" w:sz="4" w:space="0" w:color="auto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Tuffley&lt;/Author&gt;&lt;Year&gt;2013&lt;/Year&gt;&lt;RecNum&gt;9106&lt;/RecNum&gt;&lt;DisplayText&gt;Tuffley and Antonio (2013)&lt;/DisplayText&gt;&lt;record&gt;&lt;rec-number&gt;9106&lt;/rec-number&gt;&lt;foreign-keys&gt;&lt;key app="EN" db-id="92fweee28xwadaedx0m5w5w69dse0x2vv5wx" timestamp="1500621417"&gt;9106&lt;/key&gt;&lt;/foreign-keys&gt;&lt;ref-type name="Journal Article"&gt;17&lt;/ref-type&gt;&lt;contributors&gt;&lt;authors&gt;&lt;author&gt;Tuffley, David&lt;/author&gt;&lt;author&gt;Antonio, Amy&lt;/author&gt;&lt;/authors&gt;&lt;/contributors&gt;&lt;titles&gt;&lt;title&gt;First Year Engagement &amp;amp; Retention: A Goal-Setting Approach&lt;/title&gt;&lt;secondary-title&gt;Journal of Information Technology Education: Innovations in Practice&lt;/secondary-title&gt;&lt;/titles&gt;&lt;periodical&gt;&lt;full-title&gt;Journal of Information Technology Education: Innovations in Practice&lt;/full-title&gt;&lt;/periodical&gt;&lt;pages&gt;239-251&lt;/pages&gt;&lt;volume&gt;12&lt;/volume&gt;&lt;keywords&gt;&lt;keyword&gt;Foreign Countries&lt;/keyword&gt;&lt;keyword&gt;College Freshmen&lt;/keyword&gt;&lt;keyword&gt;Learner Engagement&lt;/keyword&gt;&lt;keyword&gt;School Holding Power&lt;/keyword&gt;&lt;keyword&gt;Case Studies&lt;/keyword&gt;&lt;keyword&gt;Reflection&lt;/keyword&gt;&lt;keyword&gt;Goal Orientation&lt;/keyword&gt;&lt;keyword&gt;Computer Science Education&lt;/keyword&gt;&lt;keyword&gt;Program Effectiveness&lt;/keyword&gt;&lt;keyword&gt;Student Surveys&lt;/keyword&gt;&lt;keyword&gt;Questionnaires&lt;/keyword&gt;&lt;keyword&gt;Student Attitudes&lt;/keyword&gt;&lt;keyword&gt;Australia&lt;/keyword&gt;&lt;/keywords&gt;&lt;dates&gt;&lt;year&gt;2013&lt;/year&gt;&lt;pub-dates&gt;&lt;date&gt;01/01/&lt;/date&gt;&lt;/pub-dates&gt;&lt;/dates&gt;&lt;publisher&gt;Journal of Information Technology Education: Innovations in Practice&lt;/publisher&gt;&lt;isbn&gt;2165-3151&lt;/isbn&gt;&lt;accession-num&gt;EJ1027387&lt;/accession-num&gt;&lt;urls&gt;&lt;related-urls&gt;&lt;url&gt;http://ezproxy2.utwente.nl/login?url=http://search.ebscohost.com/login.aspx?direct=true&amp;amp;db=eric&amp;amp;AN=EJ1027387&amp;amp;site=ehost-live&lt;/url&gt;&lt;url&gt;http://www.jite.org/documents/Vol12/JITEv12IIPp239-251Tuffley0362.pdf&lt;/url&gt;&lt;/related-urls&gt;&lt;/urls&gt;&lt;remote-database-name&gt;eric&lt;/remote-database-name&gt;&lt;remote-database-provider&gt;EBSCOhost&lt;/remote-database-provider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Tuffley and Antonio (2013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907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t>Quasi-experimental</w:t>
            </w:r>
            <w:r>
              <w:t xml:space="preserve"> design (21,8%)</w:t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single" w:sz="4" w:space="0" w:color="auto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Akcay&lt;/Author&gt;&lt;Year&gt;2015&lt;/Year&gt;&lt;RecNum&gt;12321&lt;/RecNum&gt;&lt;DisplayText&gt;Akcay and Akcay (2015)&lt;/DisplayText&gt;&lt;record&gt;&lt;rec-number&gt;12321&lt;/rec-number&gt;&lt;foreign-keys&gt;&lt;key app="EN" db-id="92fweee28xwadaedx0m5w5w69dse0x2vv5wx" timestamp="1527752097"&gt;12321&lt;/key&gt;&lt;/foreign-keys&gt;&lt;ref-type name="Journal Article"&gt;17&lt;/ref-type&gt;&lt;contributors&gt;&lt;authors&gt;&lt;author&gt;Akcay, Behiye&lt;/author&gt;&lt;author&gt;Akcay, Hakan&lt;/author&gt;&lt;/authors&gt;&lt;/contributors&gt;&lt;titles&gt;&lt;title&gt;Effectiveness of Science-Technology-Society (STS) Instruction on Student Understanding of the Nature of Science and Attitudes toward Science&lt;/title&gt;&lt;secondary-title&gt;International Journal of Education in Mathematics, Science and Technology&lt;/secondary-title&gt;&lt;/titles&gt;&lt;periodical&gt;&lt;full-title&gt;International Journal of Education in Mathematics, Science and Technology&lt;/full-title&gt;&lt;/periodical&gt;&lt;pages&gt;37-45&lt;/pages&gt;&lt;volume&gt;3&lt;/volume&gt;&lt;number&gt;1&lt;/number&gt;&lt;keywords&gt;&lt;keyword&gt;Science and Society&lt;/keyword&gt;&lt;keyword&gt;Science Instruction&lt;/keyword&gt;&lt;keyword&gt;Technology Education&lt;/keyword&gt;&lt;keyword&gt;Instructional Effectiveness&lt;/keyword&gt;&lt;keyword&gt;Scientific Attitudes&lt;/keyword&gt;&lt;keyword&gt;Scientific Principles&lt;/keyword&gt;&lt;keyword&gt;Teaching Methods&lt;/keyword&gt;&lt;keyword&gt;Middle School Students&lt;/keyword&gt;&lt;keyword&gt;Teacher Education Programs&lt;/keyword&gt;&lt;keyword&gt;Professional Development&lt;/keyword&gt;&lt;keyword&gt;Workshops&lt;/keyword&gt;&lt;keyword&gt;Statistical Analysis&lt;/keyword&gt;&lt;keyword&gt;Attitude Change&lt;/keyword&gt;&lt;keyword&gt;Iowa&lt;/keyword&gt;&lt;/keywords&gt;&lt;dates&gt;&lt;year&gt;2015&lt;/year&gt;&lt;pub-dates&gt;&lt;date&gt;Jan&lt;/date&gt;&lt;/pub-dates&gt;&lt;/dates&gt;&lt;isbn&gt;2147611X&lt;/isbn&gt;&lt;accession-num&gt;EJ1059047&lt;/accession-num&gt;&lt;work-type&gt;Academic Journal Report&lt;/work-type&gt;&lt;urls&gt;&lt;/urls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Akcay and Akcay (2015)</w:t>
            </w:r>
            <w:r w:rsidRPr="001B60D5">
              <w:fldChar w:fldCharType="end"/>
            </w:r>
          </w:p>
        </w:tc>
        <w:tc>
          <w:tcPr>
            <w:tcW w:w="4084" w:type="dxa"/>
            <w:tcBorders>
              <w:top w:val="single" w:sz="4" w:space="0" w:color="auto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  <w:rPr>
                <w:lang w:val="nl-NL"/>
              </w:rPr>
            </w:pPr>
            <w:r w:rsidRPr="001B60D5">
              <w:fldChar w:fldCharType="begin">
                <w:fldData xml:space="preserve">PEVuZE5vdGU+PENpdGUgQXV0aG9yWWVhcj0iMSI+PEF1dGhvcj5NY0dvbmFnbGU8L0F1dGhvcj48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QXV0aG9yWWVhcj0iMSI+PEF1dGhvcj5NY0dvbmFnbGU8L0F1dGhvcj48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B60D5">
              <w:fldChar w:fldCharType="separate"/>
            </w:r>
            <w:r>
              <w:rPr>
                <w:noProof/>
              </w:rPr>
              <w:t>McGonagle et al. (2014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Baiduc&lt;/Author&gt;&lt;Year&gt;2017&lt;/Year&gt;&lt;RecNum&gt;12140&lt;/RecNum&gt;&lt;DisplayText&gt;Baiduc, Drane, Beitel, and Flores (2017)&lt;/DisplayText&gt;&lt;record&gt;&lt;rec-number&gt;12140&lt;/rec-number&gt;&lt;foreign-keys&gt;&lt;key app="EN" db-id="92fweee28xwadaedx0m5w5w69dse0x2vv5wx" timestamp="1504189952"&gt;12140&lt;/key&gt;&lt;/foreign-keys&gt;&lt;ref-type name="Journal Article"&gt;17&lt;/ref-type&gt;&lt;contributors&gt;&lt;authors&gt;&lt;author&gt;Baiduc, Rachael R.&lt;/author&gt;&lt;author&gt;Drane, Denise&lt;/author&gt;&lt;author&gt;Beitel, Greg J.&lt;/author&gt;&lt;author&gt;Flores, Luke C.&lt;/author&gt;&lt;/authors&gt;&lt;/contributors&gt;&lt;titles&gt;&lt;title&gt;A Research Preparatory Program for First-Year College Students: Student Selection and Preparation Lead to Persistence in Research&lt;/title&gt;&lt;secondary-title&gt;Innovative Higher Education&lt;/secondary-title&gt;&lt;/titles&gt;&lt;periodical&gt;&lt;full-title&gt;Innovative Higher Education&lt;/full-title&gt;&lt;/periodical&gt;&lt;pages&gt;269-284&lt;/pages&gt;&lt;volume&gt;42&lt;/volume&gt;&lt;number&gt;3&lt;/number&gt;&lt;keywords&gt;&lt;keyword&gt;College Freshmen&lt;/keyword&gt;&lt;keyword&gt;Student Research&lt;/keyword&gt;&lt;keyword&gt;Personality Traits&lt;/keyword&gt;&lt;keyword&gt;Student Attitudes&lt;/keyword&gt;&lt;keyword&gt;Scientific Attitudes&lt;/keyword&gt;&lt;keyword&gt;STEM Education&lt;/keyword&gt;&lt;keyword&gt;College Programs&lt;/keyword&gt;&lt;keyword&gt;Control Groups&lt;/keyword&gt;&lt;keyword&gt;Experimental Groups&lt;/keyword&gt;&lt;keyword&gt;Mentors&lt;/keyword&gt;&lt;keyword&gt;Gender Differences&lt;/keyword&gt;&lt;keyword&gt;Academic Persistence&lt;/keyword&gt;&lt;/keywords&gt;&lt;dates&gt;&lt;year&gt;2017&lt;/year&gt;&lt;pub-dates&gt;&lt;date&gt;06/01/&lt;/date&gt;&lt;/pub-dates&gt;&lt;/dates&gt;&lt;publisher&gt;Innovative Higher Education&lt;/publisher&gt;&lt;isbn&gt;0742-5627&lt;/isbn&gt;&lt;accession-num&gt;EJ1139964&lt;/accession-num&gt;&lt;urls&gt;&lt;related-urls&gt;&lt;url&gt;&lt;style face="underline" font="default" size="100%"&gt;http://ezproxy2.utwente.nl/login?url=http://search.ebscohost.com/login.aspx?direct=true&amp;amp;db=eric&amp;amp;AN=EJ1139964&amp;amp;site=ehost-live&lt;/style&gt;&lt;/url&gt;&lt;url&gt;&lt;style face="underline" font="default" size="100%"&gt;http://dx.doi.org/10.1007/s10755-016-9377-4&lt;/style&gt;&lt;/url&gt;&lt;/related-urls&gt;&lt;/urls&gt;&lt;remote-database-name&gt;eric&lt;/remote-database-name&gt;&lt;remote-database-provider&gt;EBSCOhost&lt;/remote-database-provider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Baiduc, Drane, Beitel, and Flores (2017)</w:t>
            </w:r>
            <w:r w:rsidRPr="001B60D5">
              <w:fldChar w:fldCharType="end"/>
            </w:r>
          </w:p>
        </w:tc>
        <w:tc>
          <w:tcPr>
            <w:tcW w:w="4084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rPr>
                <w:lang w:val="nl-NL"/>
              </w:rPr>
              <w:fldChar w:fldCharType="begin"/>
            </w:r>
            <w:r w:rsidR="002B6F82" w:rsidRPr="002B6F82">
              <w:instrText xml:space="preserve"> ADDIN EN.CITE &lt;EndNote&gt;&lt;Cite AuthorYear="1"&gt;&lt;Author&gt;Moreno&lt;/Author&gt;&lt;Year&gt;2016&lt;/Year&gt;&lt;RecNum&gt;11460&lt;/RecNum&gt;&lt;DisplayText&gt;Moreno, Tharp, Vogt, Newell, and Burnett (2016)&lt;/DisplayText&gt;&lt;record&gt;&lt;rec-number&gt;11460&lt;/rec-number&gt;&lt;foreign-keys&gt;&lt;key app="EN" db-id="92fweee28xwadaedx0m5w5w69dse0x2vv5wx" timestamp="1500642942"&gt;11460&lt;/key&gt;&lt;/foreign-keys&gt;&lt;ref-type name="Journal Article"&gt;17&lt;/ref-type&gt;&lt;contributors&gt;&lt;authors&gt;&lt;author&gt;Moreno, N. P.&lt;/author&gt;&lt;author&gt;Tharp, B. Z.&lt;/author&gt;&lt;author&gt;Vogt, G.&lt;/author&gt;&lt;author&gt;Newell, A. D.&lt;/author&gt;&lt;author&gt;Burnett, C. A.&lt;/author&gt;&lt;/authors&gt;&lt;/contributors&gt;&lt;titles&gt;&lt;title&gt;Preparing Students for Middle School Through After-School STEM Activities&lt;/title&gt;&lt;secondary-title&gt;Journal of Science Education and Technology&lt;/secondary-title&gt;&lt;/titles&gt;&lt;periodical&gt;&lt;full-title&gt;Journal of Science Education and Technology&lt;/full-title&gt;&lt;/periodical&gt;&lt;pages&gt;889-897&lt;/pages&gt;&lt;volume&gt;25&lt;/volume&gt;&lt;number&gt;6&lt;/number&gt;&lt;dates&gt;&lt;year&gt;2016&lt;/year&gt;&lt;/dates&gt;&lt;work-type&gt;Article&lt;/work-type&gt;&lt;urls&gt;&lt;related-urls&gt;&lt;url&gt;https://www.scopus.com/inward/record.uri?eid=2-s2.0-84986274553&amp;amp;doi=10.1007%2fs10956-016-9643-3&amp;amp;partnerID=40&amp;amp;md5=d2c3b931b78351ecdbe39534c3b8b72d&lt;/url&gt;&lt;/related-urls&gt;&lt;/urls&gt;&lt;electronic-resource-num&gt;10.1007/s10956-016-9643-3&lt;/electronic-resource-num&gt;&lt;remote-database-name&gt;Scopus&lt;/remote-database-name&gt;&lt;/record&gt;&lt;/Cite&gt;&lt;/EndNote&gt;</w:instrText>
            </w:r>
            <w:r w:rsidRPr="001B60D5">
              <w:rPr>
                <w:lang w:val="nl-NL"/>
              </w:rPr>
              <w:fldChar w:fldCharType="separate"/>
            </w:r>
            <w:r w:rsidR="002B6F82" w:rsidRPr="002B6F82">
              <w:rPr>
                <w:noProof/>
              </w:rPr>
              <w:t>Moreno, Tharp, Vogt, Newell, and Burnett (2016)</w:t>
            </w:r>
            <w:r w:rsidRPr="001B60D5">
              <w:rPr>
                <w:lang w:val="nl-NL"/>
              </w:rPr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Bamberger&lt;/Author&gt;&lt;Year&gt;2014&lt;/Year&gt;&lt;RecNum&gt;12425&lt;/RecNum&gt;&lt;DisplayText&gt;Bamberger (2014)&lt;/DisplayText&gt;&lt;record&gt;&lt;rec-number&gt;12425&lt;/rec-number&gt;&lt;foreign-keys&gt;&lt;key app="EN" db-id="92fweee28xwadaedx0m5w5w69dse0x2vv5wx" timestamp="1527755511"&gt;12425&lt;/key&gt;&lt;/foreign-keys&gt;&lt;ref-type name="Journal Article"&gt;17&lt;/ref-type&gt;&lt;contributors&gt;&lt;authors&gt;&lt;author&gt;Bamberger, Y. M.&lt;/author&gt;&lt;/authors&gt;&lt;/contributors&gt;&lt;auth-address&gt;Jerusalem Coll, IL-91160 Jerusalem, Israel&lt;/auth-address&gt;&lt;titles&gt;&lt;title&gt;Encouraging Girls into Science and Technology with Feminine Role Model: Does This Work?&lt;/title&gt;&lt;secondary-title&gt;Journal of Science Education and Technology&lt;/secondary-title&gt;&lt;alt-title&gt;J Sci Educ Technol&lt;/alt-title&gt;&lt;/titles&gt;&lt;periodical&gt;&lt;full-title&gt;Journal of Science Education and Technology&lt;/full-title&gt;&lt;/periodical&gt;&lt;pages&gt;549-561&lt;/pages&gt;&lt;volume&gt;23&lt;/volume&gt;&lt;number&gt;4&lt;/number&gt;&lt;keywords&gt;&lt;keyword&gt;gender&lt;/keyword&gt;&lt;keyword&gt;stem education&lt;/keyword&gt;&lt;keyword&gt;role model&lt;/keyword&gt;&lt;keyword&gt;informal learning&lt;/keyword&gt;&lt;keyword&gt;gender-differences&lt;/keyword&gt;&lt;keyword&gt;natural-history&lt;/keyword&gt;&lt;keyword&gt;physics classes&lt;/keyword&gt;&lt;keyword&gt;school&lt;/keyword&gt;&lt;keyword&gt;attitudes&lt;/keyword&gt;&lt;keyword&gt;students&lt;/keyword&gt;&lt;keyword&gt;self&lt;/keyword&gt;&lt;keyword&gt;scientists&lt;/keyword&gt;&lt;keyword&gt;career&lt;/keyword&gt;&lt;keyword&gt;stereotypes&lt;/keyword&gt;&lt;/keywords&gt;&lt;dates&gt;&lt;year&gt;2014&lt;/year&gt;&lt;pub-dates&gt;&lt;date&gt;Aug&lt;/date&gt;&lt;/pub-dates&gt;&lt;/dates&gt;&lt;isbn&gt;1059-0145&lt;/isbn&gt;&lt;accession-num&gt;WOS:000339881500006&lt;/accession-num&gt;&lt;urls&gt;&lt;related-urls&gt;&lt;url&gt;&amp;lt;Go to ISI&amp;gt;://WOS:000339881500006&lt;/url&gt;&lt;/related-urls&gt;&lt;/urls&gt;&lt;electronic-resource-num&gt;10.1007/s10956-014-9487-7&lt;/electronic-resource-num&gt;&lt;language&gt;English&lt;/languag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Bamberger (2014)</w:t>
            </w:r>
            <w:r w:rsidRPr="001B60D5">
              <w:fldChar w:fldCharType="end"/>
            </w:r>
          </w:p>
        </w:tc>
        <w:tc>
          <w:tcPr>
            <w:tcW w:w="4084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nl-NL"/>
              </w:rPr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Nugent&lt;/Author&gt;&lt;Year&gt;2016&lt;/Year&gt;&lt;RecNum&gt;9283&lt;/RecNum&gt;&lt;DisplayText&gt;Nugent et al. (2016)&lt;/DisplayText&gt;&lt;record&gt;&lt;rec-number&gt;9283&lt;/rec-number&gt;&lt;foreign-keys&gt;&lt;key app="EN" db-id="92fweee28xwadaedx0m5w5w69dse0x2vv5wx" timestamp="1500621440"&gt;9283&lt;/key&gt;&lt;/foreign-keys&gt;&lt;ref-type name="Journal Article"&gt;17&lt;/ref-type&gt;&lt;contributors&gt;&lt;authors&gt;&lt;author&gt;Nugent, Gwen&lt;/author&gt;&lt;author&gt;Barker, Bradley&lt;/author&gt;&lt;author&gt;Grandgenett, Neal&lt;/author&gt;&lt;author&gt;Welch, Greg&lt;/author&gt;&lt;/authors&gt;&lt;/contributors&gt;&lt;auth-address&gt;Nugent, Gwen, Nebraska Center for Research on Children, Youth, Families and Schools, University of Nebraska-Lincoln, 216 Mabel Lee Hall, Lincoln, NE, US, 68588&lt;/auth-address&gt;&lt;titles&gt;&lt;title&gt;Robotics camps, clubs, and competitions: Results from a US robotics project&lt;/title&gt;&lt;secondary-title&gt;Robotics and Autonomous Systems&lt;/secondary-title&gt;&lt;/titles&gt;&lt;periodical&gt;&lt;full-title&gt;Robotics and Autonomous Systems&lt;/full-title&gt;&lt;/periodical&gt;&lt;pages&gt;686-691&lt;/pages&gt;&lt;volume&gt;75&lt;/volume&gt;&lt;number&gt;Part B&lt;/number&gt;&lt;keywords&gt;&lt;keyword&gt;educational robotics&lt;/keyword&gt;&lt;keyword&gt;research&lt;/keyword&gt;&lt;keyword&gt;STEM knowledge&lt;/keyword&gt;&lt;keyword&gt;STEM interest&lt;/keyword&gt;&lt;keyword&gt;2016&lt;/keyword&gt;&lt;keyword&gt;Competition&lt;/keyword&gt;&lt;keyword&gt;Educational Programs&lt;/keyword&gt;&lt;keyword&gt;Learning Environment&lt;/keyword&gt;&lt;keyword&gt;Robotics&lt;/keyword&gt;&lt;keyword&gt;Science Education&lt;/keyword&gt;&lt;/keywords&gt;&lt;dates&gt;&lt;year&gt;2016&lt;/year&gt;&lt;/dates&gt;&lt;pub-location&gt;Netherlands&lt;/pub-location&gt;&lt;publisher&gt;Elsevier Science&lt;/publisher&gt;&lt;isbn&gt;0921-8890&lt;/isbn&gt;&lt;accession-num&gt;2015-56471-044&lt;/accession-num&gt;&lt;urls&gt;&lt;related-urls&gt;&lt;url&gt;http://ezproxy2.utwente.nl/login?url=http://search.ebscohost.com/login.aspx?direct=true&amp;amp;db=psyh&amp;amp;AN=2015-56471-044&amp;amp;site=ehost-live&lt;/url&gt;&lt;url&gt;gnugent@unl.edu&lt;/url&gt;&lt;/related-urls&gt;&lt;/urls&gt;&lt;electronic-resource-num&gt;10.1016/j.robot.2015.07.011&lt;/electronic-resource-num&gt;&lt;remote-database-name&gt;psyh&lt;/remote-database-name&gt;&lt;remote-database-provider&gt;EBSCOhost&lt;/remote-database-provider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Nugent et al. (2016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Bilgin&lt;/Author&gt;&lt;Year&gt;2006&lt;/Year&gt;&lt;RecNum&gt;12213&lt;/RecNum&gt;&lt;DisplayText&gt;Bilgin (2006)&lt;/DisplayText&gt;&lt;record&gt;&lt;rec-number&gt;12213&lt;/rec-number&gt;&lt;foreign-keys&gt;&lt;key app="EN" db-id="92fweee28xwadaedx0m5w5w69dse0x2vv5wx" timestamp="1504524808"&gt;12213&lt;/key&gt;&lt;/foreign-keys&gt;&lt;ref-type name="Journal Article"&gt;17&lt;/ref-type&gt;&lt;contributors&gt;&lt;authors&gt;&lt;author&gt;Bilgin, I.&lt;/author&gt;&lt;/authors&gt;&lt;/contributors&gt;&lt;titles&gt;&lt;title&gt;The effects of hands-on activities incorporating a cooperative learning approach on eight grade students’ science process skills and attitudes toward science&lt;/title&gt;&lt;secondary-title&gt;Journal of Baltic Science Education&lt;/secondary-title&gt;&lt;/titles&gt;&lt;periodical&gt;&lt;full-title&gt;Journal of Baltic Science Education&lt;/full-title&gt;&lt;abbr-1&gt;J. Balt. Sci. Educ.&lt;/abbr-1&gt;&lt;/periodical&gt;&lt;pages&gt;27-37&lt;/pages&gt;&lt;volume&gt;1&lt;/volume&gt;&lt;number&gt;9&lt;/number&gt;&lt;dates&gt;&lt;year&gt;2006&lt;/year&gt;&lt;/dates&gt;&lt;urls&gt;&lt;/urls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Bilgin (2006)</w:t>
            </w:r>
            <w:r w:rsidRPr="001B60D5">
              <w:fldChar w:fldCharType="end"/>
            </w:r>
          </w:p>
        </w:tc>
        <w:tc>
          <w:tcPr>
            <w:tcW w:w="4084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nl-NL"/>
              </w:rPr>
            </w:pPr>
            <w:r>
              <w:rPr>
                <w:lang w:val="nl-NL"/>
              </w:rPr>
              <w:fldChar w:fldCharType="begin"/>
            </w:r>
            <w:r w:rsidR="002B6F82">
              <w:rPr>
                <w:lang w:val="nl-NL"/>
              </w:rPr>
              <w:instrText xml:space="preserve"> ADDIN EN.CITE &lt;EndNote&gt;&lt;Cite AuthorYear="1"&gt;&lt;Author&gt;Prokop&lt;/Author&gt;&lt;Year&gt;2007&lt;/Year&gt;&lt;RecNum&gt;12311&lt;/RecNum&gt;&lt;DisplayText&gt;Prokop, Tuncer, and Kvasnicak (2007)&lt;/DisplayText&gt;&lt;record&gt;&lt;rec-number&gt;12311&lt;/rec-number&gt;&lt;foreign-keys&gt;&lt;key app="EN" db-id="92fweee28xwadaedx0m5w5w69dse0x2vv5wx" timestamp="1527496124"&gt;12311&lt;/key&gt;&lt;/foreign-keys&gt;&lt;ref-type name="Journal Article"&gt;17&lt;/ref-type&gt;&lt;contributors&gt;&lt;authors&gt;&lt;author&gt;Prokop, Pavol&lt;/author&gt;&lt;author&gt;Tuncer, Gaye&lt;/author&gt;&lt;author&gt;Kvasnicak, Radoslav&lt;/author&gt;&lt;/authors&gt;&lt;/contributors&gt;&lt;titles&gt;&lt;title&gt;Short-term effects of field programme on students&amp;apos; knowledge and attitude toward biology: A slovak experience&lt;/title&gt;&lt;secondary-title&gt;Journal of Science Education and Technology&lt;/secondary-title&gt;&lt;/titles&gt;&lt;periodical&gt;&lt;full-title&gt;Journal of Science Education and Technology&lt;/full-title&gt;&lt;/periodical&gt;&lt;pages&gt;247-255&lt;/pages&gt;&lt;volume&gt;16&lt;/volume&gt;&lt;number&gt;3&lt;/number&gt;&lt;keywords&gt;&lt;keyword&gt;Control Groups&lt;/keyword&gt;&lt;keyword&gt;Field Trips&lt;/keyword&gt;&lt;keyword&gt;Student Attitudes&lt;/keyword&gt;&lt;keyword&gt;Ecology&lt;/keyword&gt;&lt;keyword&gt;Biology&lt;/keyword&gt;&lt;keyword&gt;Student Experience&lt;/keyword&gt;&lt;keyword&gt;Science Careers&lt;/keyword&gt;&lt;keyword&gt;Perception&lt;/keyword&gt;&lt;keyword&gt;Slovakia&lt;/keyword&gt;&lt;/keywords&gt;&lt;dates&gt;&lt;year&gt;2007&lt;/year&gt;&lt;pub-dates&gt;&lt;date&gt;Jun&lt;/date&gt;&lt;/pub-dates&gt;&lt;/dates&gt;&lt;isbn&gt;10590145&lt;/isbn&gt;&lt;accession-num&gt;EJ784995&lt;/accession-num&gt;&lt;urls&gt;&lt;related-urls&gt;&lt;url&gt;&lt;style face="underline" font="default" size="100%"&gt;http://dx.doi.org/10.1007/s10956-007-9044-8&lt;/style&gt;&lt;/url&gt;&lt;/related-urls&gt;&lt;/urls&gt;&lt;/record&gt;&lt;/Cite&gt;&lt;/EndNote&gt;</w:instrText>
            </w:r>
            <w:r>
              <w:rPr>
                <w:lang w:val="nl-NL"/>
              </w:rPr>
              <w:fldChar w:fldCharType="separate"/>
            </w:r>
            <w:r w:rsidR="002B6F82">
              <w:rPr>
                <w:noProof/>
                <w:lang w:val="nl-NL"/>
              </w:rPr>
              <w:t>Prokop, Tuncer, and Kvasnicak (2007)</w:t>
            </w:r>
            <w:r>
              <w:rPr>
                <w:lang w:val="nl-NL"/>
              </w:rPr>
              <w:fldChar w:fldCharType="end"/>
            </w:r>
            <w:r>
              <w:rPr>
                <w:lang w:val="nl-NL"/>
              </w:rPr>
              <w:t>*</w:t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Cb2VsdGVyPC9BdXRob3I+PFll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Cb2VsdGVyPC9BdXRob3I+PFll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Boelter, Link, Perry, and Leukefeld (2015)</w:t>
            </w:r>
            <w:r w:rsidRPr="001B60D5">
              <w:fldChar w:fldCharType="end"/>
            </w:r>
          </w:p>
        </w:tc>
        <w:tc>
          <w:tcPr>
            <w:tcW w:w="4084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 w:rsidRPr="001B60D5">
              <w:rPr>
                <w:lang w:val="nl-NL"/>
              </w:rPr>
              <w:fldChar w:fldCharType="begin"/>
            </w:r>
            <w:r w:rsidR="002B6F82" w:rsidRPr="002B6F82">
              <w:instrText xml:space="preserve"> ADDIN EN.CITE &lt;EndNote&gt;&lt;Cite AuthorYear="1"&gt;&lt;Author&gt;Sancho&lt;/Author&gt;&lt;Year&gt;2012&lt;/Year&gt;&lt;RecNum&gt;9825&lt;/RecNum&gt;&lt;DisplayText&gt;Sancho, Torrente, and Fernandez-Manjon (2012)&lt;/DisplayText&gt;&lt;record&gt;&lt;rec-number&gt;9825&lt;/rec-number&gt;&lt;foreign-keys&gt;&lt;key app="EN" db-id="92fweee28xwadaedx0m5w5w69dse0x2vv5wx" timestamp="1500622139"&gt;9825&lt;/key&gt;&lt;/foreign-keys&gt;&lt;ref-type name="Journal Article"&gt;17&lt;/ref-type&gt;&lt;contributors&gt;&lt;authors&gt;&lt;author&gt;Sancho, P.&lt;/author&gt;&lt;author&gt;Torrente, J.&lt;/author&gt;&lt;author&gt;Fernandez-Manjon, B.&lt;/author&gt;&lt;/authors&gt;&lt;/contributors&gt;&lt;titles&gt;&lt;title&gt;MareMonstrum: a Contribution to Empirical Research about How the Use of MUVEs May Improve Students&amp;apos; Motivation&lt;/title&gt;&lt;secondary-title&gt;Journal of Universal Computer Science&lt;/secondary-title&gt;&lt;/titles&gt;&lt;periodical&gt;&lt;full-title&gt;Journal of Universal Computer Science&lt;/full-title&gt;&lt;abbr-1&gt;J. Univers. Comput. Sci.&lt;/abbr-1&gt;&lt;/periodical&gt;&lt;pages&gt;2576-2598&lt;/pages&gt;&lt;volume&gt;18&lt;/volume&gt;&lt;number&gt;18&lt;/number&gt;&lt;dates&gt;&lt;year&gt;2012&lt;/year&gt;&lt;/dates&gt;&lt;isbn&gt;0948-695X&lt;/isbn&gt;&lt;accession-num&gt;WOS:000314532200005&lt;/accession-num&gt;&lt;urls&gt;&lt;related-urls&gt;&lt;url&gt;&amp;lt;Go to ISI&amp;gt;://WOS:000314532200005&lt;/url&gt;&lt;/related-urls&gt;&lt;/urls&gt;&lt;/record&gt;&lt;/Cite&gt;&lt;/EndNote&gt;</w:instrText>
            </w:r>
            <w:r w:rsidRPr="001B60D5">
              <w:rPr>
                <w:lang w:val="nl-NL"/>
              </w:rPr>
              <w:fldChar w:fldCharType="separate"/>
            </w:r>
            <w:r w:rsidR="002B6F82" w:rsidRPr="002B6F82">
              <w:rPr>
                <w:noProof/>
              </w:rPr>
              <w:t>Sancho, Torrente, and Fernandez-Manjon (2012)</w:t>
            </w:r>
            <w:r w:rsidRPr="001B60D5">
              <w:rPr>
                <w:lang w:val="nl-NL"/>
              </w:rPr>
              <w:fldChar w:fldCharType="end"/>
            </w:r>
          </w:p>
        </w:tc>
      </w:tr>
      <w:tr w:rsidR="002A5504" w:rsidRPr="00AA30BD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Cincera&lt;/Author&gt;&lt;Year&gt;2017&lt;/Year&gt;&lt;RecNum&gt;12154&lt;/RecNum&gt;&lt;DisplayText&gt;Cincera, Medek, Cincera, Lupac, and Ticha (2017)&lt;/DisplayText&gt;&lt;record&gt;&lt;rec-number&gt;12154&lt;/rec-number&gt;&lt;foreign-keys&gt;&lt;key app="EN" db-id="92fweee28xwadaedx0m5w5w69dse0x2vv5wx" timestamp="1504189954"&gt;12154&lt;/key&gt;&lt;/foreign-keys&gt;&lt;ref-type name="Journal Article"&gt;17&lt;/ref-type&gt;&lt;contributors&gt;&lt;authors&gt;&lt;author&gt;Cincera, J.&lt;/author&gt;&lt;author&gt;Medek, M.&lt;/author&gt;&lt;author&gt;Cincera, P.&lt;/author&gt;&lt;author&gt;Lupac, M.&lt;/author&gt;&lt;author&gt;Ticha, I.&lt;/author&gt;&lt;/authors&gt;&lt;/contributors&gt;&lt;titles&gt;&lt;title&gt;What science is about - development of the scientific understanding of secondary school students&lt;/title&gt;&lt;secondary-title&gt;Research in Science &amp;amp; Technological Education&lt;/secondary-title&gt;&lt;/titles&gt;&lt;periodical&gt;&lt;full-title&gt;Research in Science &amp;amp; Technological Education&lt;/full-title&gt;&lt;/periodical&gt;&lt;pages&gt;183-194&lt;/pages&gt;&lt;volume&gt;35&lt;/volume&gt;&lt;number&gt;2&lt;/number&gt;&lt;dates&gt;&lt;year&gt;2017&lt;/year&gt;&lt;pub-dates&gt;&lt;date&gt;Jun&lt;/date&gt;&lt;/pub-dates&gt;&lt;/dates&gt;&lt;isbn&gt;0263-5143&lt;/isbn&gt;&lt;accession-num&gt;WOS:000400179000004&lt;/accession-num&gt;&lt;urls&gt;&lt;related-urls&gt;&lt;url&gt;&lt;style face="underline" font="default" size="100%"&gt;&amp;lt;Go to ISI&amp;gt;://WOS:000400179000004&lt;/style&gt;&lt;/url&gt;&lt;/related-urls&gt;&lt;/urls&gt;&lt;electronic-resource-num&gt;10.1080/02635143.2017.1285760&lt;/electronic-resource-num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Cincera, Medek, Cincera, Lupac, and Ticha (2017)</w:t>
            </w:r>
            <w:r w:rsidRPr="001B60D5">
              <w:fldChar w:fldCharType="end"/>
            </w:r>
          </w:p>
        </w:tc>
        <w:tc>
          <w:tcPr>
            <w:tcW w:w="4084" w:type="dxa"/>
            <w:tcBorders>
              <w:top w:val="nil"/>
              <w:bottom w:val="nil"/>
            </w:tcBorders>
          </w:tcPr>
          <w:p w:rsidR="002A5504" w:rsidRPr="00AA30BD" w:rsidRDefault="002A5504" w:rsidP="002B6F82">
            <w:pPr>
              <w:spacing w:line="240" w:lineRule="auto"/>
              <w:rPr>
                <w:lang w:val="nl-NL"/>
              </w:rPr>
            </w:pPr>
            <w:r w:rsidRPr="001B60D5">
              <w:rPr>
                <w:lang w:val="nl-NL"/>
              </w:rPr>
              <w:fldChar w:fldCharType="begin"/>
            </w:r>
            <w:r w:rsidR="002B6F82">
              <w:rPr>
                <w:lang w:val="nl-NL"/>
              </w:rPr>
              <w:instrText xml:space="preserve"> ADDIN EN.CITE &lt;EndNote&gt;&lt;Cite AuthorYear="1"&gt;&lt;Author&gt;Schultz&lt;/Author&gt;&lt;Year&gt;2011&lt;/Year&gt;&lt;RecNum&gt;12322&lt;/RecNum&gt;&lt;DisplayText&gt;Schultz et al. (2011)&lt;/DisplayText&gt;&lt;record&gt;&lt;rec-number&gt;12322&lt;/rec-number&gt;&lt;foreign-keys&gt;&lt;key app="EN" db-id="92fweee28xwadaedx0m5w5w69dse0x2vv5wx" timestamp="1527752149"&gt;12322&lt;/key&gt;&lt;/foreign-keys&gt;&lt;ref-type name="Journal Article"&gt;17&lt;/ref-type&gt;&lt;contributors&gt;&lt;authors&gt;&lt;author&gt;Schultz, W.P.&lt;/author&gt;&lt;author&gt;Hernandez, Paul R.&lt;/author&gt;&lt;author&gt;Woodcock, Anna&lt;/author&gt;&lt;author&gt;Estrada, Mica&lt;/author&gt;&lt;author&gt;Chance, Randie C.&lt;/author&gt;&lt;author&gt;Aguilar, Maria&lt;/author&gt;&lt;author&gt;Serpe, Richard T.&lt;/author&gt;&lt;/authors&gt;&lt;/contributors&gt;&lt;titles&gt;&lt;title&gt;Patching the pipeline: Reducing educational disparities in the sciences through minority training programs&lt;/title&gt;&lt;secondary-title&gt;Educational Evaluation and Policy Analysis&lt;/secondary-title&gt;&lt;/titles&gt;&lt;periodical&gt;&lt;full-title&gt;Educational Evaluation and Policy Analysis&lt;/full-title&gt;&lt;/periodical&gt;&lt;pages&gt;95-114&lt;/pages&gt;&lt;volume&gt;33&lt;/volume&gt;&lt;number&gt;1&lt;/number&gt;&lt;keywords&gt;&lt;keyword&gt;Scientific Research&lt;/keyword&gt;&lt;keyword&gt;Employment Opportunities&lt;/keyword&gt;&lt;keyword&gt;Minority Groups&lt;/keyword&gt;&lt;keyword&gt;Professional Training&lt;/keyword&gt;&lt;keyword&gt;STEM Education&lt;/keyword&gt;&lt;keyword&gt;Persistence&lt;/keyword&gt;&lt;keyword&gt;Context Effect&lt;/keyword&gt;&lt;keyword&gt;Program Evaluation&lt;/keyword&gt;&lt;keyword&gt;Program Effectiveness&lt;/keyword&gt;&lt;keyword&gt;Human Capital&lt;/keyword&gt;&lt;/keywords&gt;&lt;dates&gt;&lt;year&gt;2011&lt;/year&gt;&lt;pub-dates&gt;&lt;date&gt;Mar&lt;/date&gt;&lt;/pub-dates&gt;&lt;/dates&gt;&lt;isbn&gt;01623737&lt;/isbn&gt;&lt;accession-num&gt;EJ918009&lt;/accession-num&gt;&lt;work-type&gt;Academic Journal Report&lt;/work-type&gt;&lt;urls&gt;&lt;related-urls&gt;&lt;url&gt;&lt;style face="underline" font="default" size="100%"&gt;http://dx.doi.org/10.3102/0162373710392371&lt;/style&gt;&lt;/url&gt;&lt;/related-urls&gt;&lt;/urls&gt;&lt;/record&gt;&lt;/Cite&gt;&lt;/EndNote&gt;</w:instrText>
            </w:r>
            <w:r w:rsidRPr="001B60D5">
              <w:rPr>
                <w:lang w:val="nl-NL"/>
              </w:rPr>
              <w:fldChar w:fldCharType="separate"/>
            </w:r>
            <w:r>
              <w:rPr>
                <w:noProof/>
                <w:lang w:val="nl-NL"/>
              </w:rPr>
              <w:t>Schultz et al. (2011)</w:t>
            </w:r>
            <w:r w:rsidRPr="001B60D5">
              <w:rPr>
                <w:lang w:val="nl-NL"/>
              </w:rPr>
              <w:fldChar w:fldCharType="end"/>
            </w:r>
            <w:r>
              <w:rPr>
                <w:lang w:val="nl-NL"/>
              </w:rPr>
              <w:t>*</w:t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IYWxsPC9BdXRob3I+PFllYXI+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IYWxsPC9BdXRob3I+PFllYXI+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Hall, Foutz, and Mayhew (2013)</w:t>
            </w:r>
            <w:r w:rsidRPr="001B60D5">
              <w:fldChar w:fldCharType="end"/>
            </w:r>
          </w:p>
        </w:tc>
        <w:tc>
          <w:tcPr>
            <w:tcW w:w="4084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  <w:rPr>
                <w:lang w:val="de-DE"/>
              </w:rPr>
            </w:pPr>
            <w:r w:rsidRPr="001B60D5">
              <w:rPr>
                <w:lang w:val="nl-NL"/>
              </w:rPr>
              <w:fldChar w:fldCharType="begin"/>
            </w:r>
            <w:r>
              <w:rPr>
                <w:lang w:val="nl-NL"/>
              </w:rPr>
              <w:instrText xml:space="preserve"> ADDIN EN.CITE &lt;EndNote&gt;&lt;Cite AuthorYear="1"&gt;&lt;Author&gt;Smith&lt;/Author&gt;&lt;Year&gt;2005&lt;/Year&gt;&lt;RecNum&gt;12330&lt;/RecNum&gt;&lt;DisplayText&gt;Smith and Monk (2005)&lt;/DisplayText&gt;&lt;record&gt;&lt;rec-number&gt;12330&lt;/rec-number&gt;&lt;foreign-keys&gt;&lt;key app="EN" db-id="92fweee28xwadaedx0m5w5w69dse0x2vv5wx" timestamp="1527752560"&gt;12330&lt;/key&gt;&lt;/foreign-keys&gt;&lt;ref-type name="Journal Article"&gt;17&lt;/ref-type&gt;&lt;contributors&gt;&lt;authors&gt;&lt;author&gt;Smith, Nicholas&lt;/author&gt;&lt;author&gt;Monk, Martin&lt;/author&gt;&lt;/authors&gt;&lt;/contributors&gt;&lt;titles&gt;&lt;title&gt;Attracting tomorrow’s engineers: an evaluation of a scheme to enhance recruitment into engineering&lt;/title&gt;&lt;secondary-title&gt;European Journal of Engineering Education&lt;/secondary-title&gt;&lt;/titles&gt;&lt;periodical&gt;&lt;full-title&gt;European Journal of Engineering Education&lt;/full-title&gt;&lt;/periodical&gt;&lt;pages&gt;233-243&lt;/pages&gt;&lt;volume&gt;30&lt;/volume&gt;&lt;number&gt;2&lt;/number&gt;&lt;dates&gt;&lt;year&gt;2005&lt;/year&gt;&lt;pub-dates&gt;&lt;date&gt;2005/05/01&lt;/date&gt;&lt;/pub-dates&gt;&lt;/dates&gt;&lt;publisher&gt;Taylor &amp;amp; Francis&lt;/publisher&gt;&lt;isbn&gt;0304-3797&lt;/isbn&gt;&lt;urls&gt;&lt;related-urls&gt;&lt;url&gt;https://doi.org/10.1080/09603120500115314&lt;/url&gt;&lt;/related-urls&gt;&lt;/urls&gt;&lt;electronic-resource-num&gt;10.1080/09603120500115314&lt;/electronic-resource-num&gt;&lt;/record&gt;&lt;/Cite&gt;&lt;/EndNote&gt;</w:instrText>
            </w:r>
            <w:r w:rsidRPr="001B60D5">
              <w:rPr>
                <w:lang w:val="nl-NL"/>
              </w:rPr>
              <w:fldChar w:fldCharType="separate"/>
            </w:r>
            <w:r>
              <w:rPr>
                <w:noProof/>
                <w:lang w:val="nl-NL"/>
              </w:rPr>
              <w:t>Smith and Monk (2005)</w:t>
            </w:r>
            <w:r w:rsidRPr="001B60D5">
              <w:rPr>
                <w:lang w:val="nl-NL"/>
              </w:rPr>
              <w:fldChar w:fldCharType="end"/>
            </w:r>
          </w:p>
        </w:tc>
      </w:tr>
      <w:tr w:rsidR="002A5504" w:rsidRPr="00A9519E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>
                <w:fldData xml:space="preserve">PEVuZE5vdGU+PENpdGUgQXV0aG9yWWVhcj0iMSI+PEF1dGhvcj5LYWh2ZWNpPC9BdXRob3I+PFll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</w:fldData>
              </w:fldChar>
            </w:r>
            <w:r w:rsidR="002B6F82">
              <w:instrText xml:space="preserve"> ADDIN EN.CITE </w:instrText>
            </w:r>
            <w:r w:rsidR="002B6F82">
              <w:fldChar w:fldCharType="begin">
                <w:fldData xml:space="preserve">PEVuZE5vdGU+PENpdGUgQXV0aG9yWWVhcj0iMSI+PEF1dGhvcj5LYWh2ZWNpPC9BdXRob3I+PFll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</w:fldData>
              </w:fldChar>
            </w:r>
            <w:r w:rsidR="002B6F82">
              <w:instrText xml:space="preserve"> ADDIN EN.CITE.DATA </w:instrText>
            </w:r>
            <w:r w:rsidR="002B6F82">
              <w:fldChar w:fldCharType="end"/>
            </w:r>
            <w:r w:rsidRPr="001B60D5">
              <w:fldChar w:fldCharType="separate"/>
            </w:r>
            <w:r w:rsidR="002B6F82">
              <w:rPr>
                <w:noProof/>
              </w:rPr>
              <w:t>Kahveci, Southerland, and Gilmer (2006)</w:t>
            </w:r>
            <w:r w:rsidRPr="001B60D5">
              <w:fldChar w:fldCharType="end"/>
            </w:r>
          </w:p>
        </w:tc>
        <w:tc>
          <w:tcPr>
            <w:tcW w:w="4084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  <w:rPr>
                <w:lang w:val="nl-NL"/>
              </w:rPr>
            </w:pPr>
            <w:r>
              <w:rPr>
                <w:lang w:val="nl-NL"/>
              </w:rPr>
              <w:fldChar w:fldCharType="begin">
                <w:fldData xml:space="preserve">PEVuZE5vdGU+PENpdGUgQXV0aG9yWWVhcj0iMSI+PEF1dGhvcj5TdG9lZ2VyPC9BdXRob3I+PFll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</w:fldData>
              </w:fldChar>
            </w:r>
            <w:r>
              <w:rPr>
                <w:lang w:val="nl-NL"/>
              </w:rPr>
              <w:instrText xml:space="preserve"> ADDIN EN.CITE </w:instrText>
            </w:r>
            <w:r>
              <w:rPr>
                <w:lang w:val="nl-NL"/>
              </w:rPr>
              <w:fldChar w:fldCharType="begin">
                <w:fldData xml:space="preserve">PEVuZE5vdGU+PENpdGUgQXV0aG9yWWVhcj0iMSI+PEF1dGhvcj5TdG9lZ2VyPC9BdXRob3I+PFll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</w:fldData>
              </w:fldChar>
            </w:r>
            <w:r>
              <w:rPr>
                <w:lang w:val="nl-NL"/>
              </w:rPr>
              <w:instrText xml:space="preserve"> ADDIN EN.CITE.DATA </w:instrText>
            </w:r>
            <w:r>
              <w:rPr>
                <w:lang w:val="nl-NL"/>
              </w:rPr>
            </w:r>
            <w:r>
              <w:rPr>
                <w:lang w:val="nl-NL"/>
              </w:rPr>
              <w:fldChar w:fldCharType="end"/>
            </w:r>
            <w:r>
              <w:rPr>
                <w:lang w:val="nl-NL"/>
              </w:rPr>
            </w:r>
            <w:r>
              <w:rPr>
                <w:lang w:val="nl-NL"/>
              </w:rPr>
              <w:fldChar w:fldCharType="separate"/>
            </w:r>
            <w:r>
              <w:rPr>
                <w:noProof/>
                <w:lang w:val="nl-NL"/>
              </w:rPr>
              <w:t>Stoeger et al. (2016)</w:t>
            </w:r>
            <w:r>
              <w:rPr>
                <w:lang w:val="nl-NL"/>
              </w:rPr>
              <w:fldChar w:fldCharType="end"/>
            </w:r>
            <w:r>
              <w:rPr>
                <w:lang w:val="nl-NL"/>
              </w:rPr>
              <w:t>*</w:t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Kara&lt;/Author&gt;&lt;Year&gt;2008&lt;/Year&gt;&lt;RecNum&gt;12171&lt;/RecNum&gt;&lt;DisplayText&gt;Kara and Yesilyurt (2008)&lt;/DisplayText&gt;&lt;record&gt;&lt;rec-number&gt;12171&lt;/rec-number&gt;&lt;foreign-keys&gt;&lt;key app="EN" db-id="92fweee28xwadaedx0m5w5w69dse0x2vv5wx" timestamp="1504189957"&gt;12171&lt;/key&gt;&lt;/foreign-keys&gt;&lt;ref-type name="Journal Article"&gt;17&lt;/ref-type&gt;&lt;contributors&gt;&lt;authors&gt;&lt;author&gt;Kara, Y.&lt;/author&gt;&lt;author&gt;Yesilyurt, S.&lt;/author&gt;&lt;/authors&gt;&lt;/contributors&gt;&lt;titles&gt;&lt;title&gt;Comparing the impacts of tutorial and edutainment software programs on students&amp;apos; achievements, misconceptions, and attitudes towards biology&lt;/title&gt;&lt;secondary-title&gt;Journal of Science Education and Technology&lt;/secondary-title&gt;&lt;/titles&gt;&lt;periodical&gt;&lt;full-title&gt;Journal of Science Education and Technology&lt;/full-title&gt;&lt;/periodical&gt;&lt;pages&gt;32-41&lt;/pages&gt;&lt;volume&gt;17&lt;/volume&gt;&lt;number&gt;1&lt;/number&gt;&lt;dates&gt;&lt;year&gt;2008&lt;/year&gt;&lt;pub-dates&gt;&lt;date&gt;Feb&lt;/date&gt;&lt;/pub-dates&gt;&lt;/dates&gt;&lt;isbn&gt;1059-0145&lt;/isbn&gt;&lt;accession-num&gt;WOS:000269975100003&lt;/accession-num&gt;&lt;urls&gt;&lt;related-urls&gt;&lt;url&gt;&lt;style face="underline" font="default" size="100%"&gt;&amp;lt;Go to ISI&amp;gt;://WOS:000269975100003&lt;/style&gt;&lt;/url&gt;&lt;url&gt;&lt;style face="underline" font="default" size="100%"&gt;https://link.springer.com/content/pdf/10.1007%2Fs10956-007-9077-z.pdf&lt;/style&gt;&lt;/url&gt;&lt;/related-urls&gt;&lt;/urls&gt;&lt;electronic-resource-num&gt;10.1007/s10956-007-9077-z&lt;/electronic-resource-num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Kara and Yesilyurt (2008)</w:t>
            </w:r>
            <w:r w:rsidRPr="001B60D5">
              <w:fldChar w:fldCharType="end"/>
            </w:r>
            <w:r>
              <w:t>*</w:t>
            </w:r>
          </w:p>
        </w:tc>
        <w:tc>
          <w:tcPr>
            <w:tcW w:w="4084" w:type="dxa"/>
            <w:tcBorders>
              <w:top w:val="nil"/>
              <w:bottom w:val="nil"/>
            </w:tcBorders>
          </w:tcPr>
          <w:p w:rsidR="002A5504" w:rsidRPr="002B6F82" w:rsidRDefault="002A5504" w:rsidP="002B6F82">
            <w:pPr>
              <w:spacing w:line="240" w:lineRule="auto"/>
            </w:pPr>
            <w:r w:rsidRPr="001B60D5">
              <w:rPr>
                <w:lang w:val="nl-NL"/>
              </w:rPr>
              <w:fldChar w:fldCharType="begin">
                <w:fldData xml:space="preserve">PEVuZE5vdGU+PENpdGUgQXV0aG9yWWVhcj0iMSI+PEF1dGhvcj5TdG91dDwvQXV0aG9yPjxZZWFy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</w:fldData>
              </w:fldChar>
            </w:r>
            <w:r w:rsidR="002B6F82" w:rsidRPr="002B6F82">
              <w:instrText xml:space="preserve"> ADDIN EN.CITE </w:instrText>
            </w:r>
            <w:r w:rsidR="002B6F82">
              <w:rPr>
                <w:lang w:val="nl-NL"/>
              </w:rPr>
              <w:fldChar w:fldCharType="begin">
                <w:fldData xml:space="preserve">PEVuZE5vdGU+PENpdGUgQXV0aG9yWWVhcj0iMSI+PEF1dGhvcj5TdG91dDwvQXV0aG9yPjxZZWFy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</w:fldData>
              </w:fldChar>
            </w:r>
            <w:r w:rsidR="002B6F82" w:rsidRPr="002B6F82">
              <w:instrText xml:space="preserve"> ADDIN EN.CITE.DATA </w:instrText>
            </w:r>
            <w:r w:rsidR="002B6F82">
              <w:rPr>
                <w:lang w:val="nl-NL"/>
              </w:rPr>
            </w:r>
            <w:r w:rsidR="002B6F82">
              <w:rPr>
                <w:lang w:val="nl-NL"/>
              </w:rPr>
              <w:fldChar w:fldCharType="end"/>
            </w:r>
            <w:r w:rsidRPr="001B60D5">
              <w:rPr>
                <w:lang w:val="nl-NL"/>
              </w:rPr>
              <w:fldChar w:fldCharType="separate"/>
            </w:r>
            <w:r w:rsidR="002B6F82" w:rsidRPr="002B6F82">
              <w:rPr>
                <w:noProof/>
              </w:rPr>
              <w:t>Stout, Dasgupta, Hunsinger, and McManus (2011)</w:t>
            </w:r>
            <w:r w:rsidRPr="001B60D5">
              <w:rPr>
                <w:lang w:val="nl-NL"/>
              </w:rPr>
              <w:fldChar w:fldCharType="end"/>
            </w:r>
            <w:r w:rsidRPr="002B6F82">
              <w:t>*</w:t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Kilincaslan&lt;/Author&gt;&lt;Year&gt;2015&lt;/Year&gt;&lt;RecNum&gt;12174&lt;/RecNum&gt;&lt;DisplayText&gt;Kilincaslan and Simsek (2015)&lt;/DisplayText&gt;&lt;record&gt;&lt;rec-number&gt;12174&lt;/rec-number&gt;&lt;foreign-keys&gt;&lt;key app="EN" db-id="92fweee28xwadaedx0m5w5w69dse0x2vv5wx" timestamp="1504189957"&gt;12174&lt;/key&gt;&lt;/foreign-keys&gt;&lt;ref-type name="Journal Article"&gt;17&lt;/ref-type&gt;&lt;contributors&gt;&lt;authors&gt;&lt;author&gt;Kilincaslan, H.&lt;/author&gt;&lt;author&gt;Simsek, P. O.&lt;/author&gt;&lt;/authors&gt;&lt;/contributors&gt;&lt;titles&gt;&lt;title&gt;Effects of Curriculum Layered and Creative Drama Methods on 6th Grade &amp;quot;Force and Motion&amp;quot; Unit on Achievement, Attitude and Retention&lt;/title&gt;&lt;secondary-title&gt;Egitim Ve Bilim-Education and Science&lt;/secondary-title&gt;&lt;/titles&gt;&lt;periodical&gt;&lt;full-title&gt;Egitim Ve Bilim-Education and Science&lt;/full-title&gt;&lt;abbr-1&gt;Egit. Bilim&lt;/abbr-1&gt;&lt;/periodical&gt;&lt;pages&gt;217-245&lt;/pages&gt;&lt;volume&gt;40&lt;/volume&gt;&lt;number&gt;180&lt;/number&gt;&lt;dates&gt;&lt;year&gt;2015&lt;/year&gt;&lt;/dates&gt;&lt;isbn&gt;1300-1337&lt;/isbn&gt;&lt;accession-num&gt;WOS:000361659800015&lt;/accession-num&gt;&lt;urls&gt;&lt;related-urls&gt;&lt;url&gt;&lt;style face="underline" font="default" size="100%"&gt;&amp;lt;Go to ISI&amp;gt;://WOS:000361659800015&lt;/style&gt;&lt;/url&gt;&lt;/related-urls&gt;&lt;/urls&gt;&lt;electronic-resource-num&gt;10.15390/eb.2015.4380&lt;/electronic-resource-num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Kilincaslan and Simsek (2015)</w:t>
            </w:r>
            <w:r w:rsidRPr="001B60D5">
              <w:fldChar w:fldCharType="end"/>
            </w:r>
          </w:p>
        </w:tc>
        <w:tc>
          <w:tcPr>
            <w:tcW w:w="4084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  <w:rPr>
                <w:lang w:val="nl-NL"/>
              </w:rPr>
            </w:pPr>
            <w:r w:rsidRPr="001B60D5">
              <w:fldChar w:fldCharType="begin"/>
            </w:r>
            <w:r>
              <w:instrText xml:space="preserve"> ADDIN EN.CITE &lt;EndNote&gt;&lt;Cite AuthorYear="1"&gt;&lt;Author&gt;Tofel-Grehl&lt;/Author&gt;&lt;Year&gt;2017&lt;/Year&gt;&lt;RecNum&gt;11451&lt;/RecNum&gt;&lt;DisplayText&gt;Tofel-Grehl et al. (2017)&lt;/DisplayText&gt;&lt;record&gt;&lt;rec-number&gt;11451&lt;/rec-number&gt;&lt;foreign-keys&gt;&lt;key app="EN" db-id="92fweee28xwadaedx0m5w5w69dse0x2vv5wx" timestamp="1500642649"&gt;11451&lt;/key&gt;&lt;/foreign-keys&gt;&lt;ref-type name="Journal Article"&gt;17&lt;/ref-type&gt;&lt;contributors&gt;&lt;authors&gt;&lt;author&gt;Tofel-Grehl, C.&lt;/author&gt;&lt;author&gt;Fields, D.&lt;/author&gt;&lt;author&gt;Searle, K.&lt;/author&gt;&lt;author&gt;Maahs-Fladung, C.&lt;/author&gt;&lt;author&gt;Feldon, D.&lt;/author&gt;&lt;author&gt;Gu, G.&lt;/author&gt;&lt;author&gt;Sun, C.&lt;/author&gt;&lt;/authors&gt;&lt;/contributors&gt;&lt;titles&gt;&lt;title&gt;Electrifying Engagement in Middle School Science Class: Improving Student Interest Through E-textiles&lt;/title&gt;&lt;secondary-title&gt;Journal of Science Education and Technology&lt;/secondary-title&gt;&lt;/titles&gt;&lt;periodical&gt;&lt;full-title&gt;Journal of Science Education and Technology&lt;/full-title&gt;&lt;/periodical&gt;&lt;pages&gt;406-417&lt;/pages&gt;&lt;volume&gt;26&lt;/volume&gt;&lt;number&gt;4&lt;/number&gt;&lt;dates&gt;&lt;year&gt;2017&lt;/year&gt;&lt;/dates&gt;&lt;work-type&gt;Article&lt;/work-type&gt;&lt;urls&gt;&lt;related-urls&gt;&lt;url&gt;https://www.scopus.com/inward/record.uri?eid=2-s2.0-85015830057&amp;amp;doi=10.1007%2fs10956-017-9688-y&amp;amp;partnerID=40&amp;amp;md5=a91245c8af3663c343dd4dcbf00b086b&lt;/url&gt;&lt;/related-urls&gt;&lt;/urls&gt;&lt;electronic-resource-num&gt;10.1007/s10956-017-9688-y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Tofel-Grehl et al. (2017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Leonard&lt;/Author&gt;&lt;Year&gt;2016&lt;/Year&gt;&lt;RecNum&gt;11456&lt;/RecNum&gt;&lt;DisplayText&gt;Leonard et al. (2016)&lt;/DisplayText&gt;&lt;record&gt;&lt;rec-number&gt;11456&lt;/rec-number&gt;&lt;foreign-keys&gt;&lt;key app="EN" db-id="92fweee28xwadaedx0m5w5w69dse0x2vv5wx" timestamp="1500642942"&gt;11456&lt;/key&gt;&lt;/foreign-keys&gt;&lt;ref-type name="Journal Article"&gt;17&lt;/ref-type&gt;&lt;contributors&gt;&lt;authors&gt;&lt;author&gt;Leonard, J.&lt;/author&gt;&lt;author&gt;Buss, A.&lt;/author&gt;&lt;author&gt;Gamboa, R.&lt;/author&gt;&lt;author&gt;Mitchell, M.&lt;/author&gt;&lt;author&gt;Fashola, O. S.&lt;/author&gt;&lt;author&gt;Hubert, T.&lt;/author&gt;&lt;author&gt;Almughyirah, S.&lt;/author&gt;&lt;/authors&gt;&lt;/contributors&gt;&lt;titles&gt;&lt;title&gt;Using Robotics and Game Design to Enhance Children’s Self-Efficacy, STEM Attitudes, and Computational Thinking Skills&lt;/title&gt;&lt;secondary-title&gt;Journal of Science Education and Technology&lt;/secondary-title&gt;&lt;/titles&gt;&lt;periodical&gt;&lt;full-title&gt;Journal of Science Education and Technology&lt;/full-title&gt;&lt;/periodical&gt;&lt;pages&gt;860-876&lt;/pages&gt;&lt;volume&gt;25&lt;/volume&gt;&lt;number&gt;6&lt;/number&gt;&lt;dates&gt;&lt;year&gt;2016&lt;/year&gt;&lt;/dates&gt;&lt;work-type&gt;Article&lt;/work-type&gt;&lt;urls&gt;&lt;related-urls&gt;&lt;url&gt;https://www.scopus.com/inward/record.uri?eid=2-s2.0-85002748772&amp;amp;doi=10.1007%2fs10956-016-9628-2&amp;amp;partnerID=40&amp;amp;md5=5e99742d6ced94575a179c2f2804f5d6&lt;/url&gt;&lt;/related-urls&gt;&lt;/urls&gt;&lt;electronic-resource-num&gt;10.1007/s10956-016-9628-2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Leonard et al. (2016)</w:t>
            </w:r>
            <w:r w:rsidRPr="001B60D5">
              <w:fldChar w:fldCharType="end"/>
            </w:r>
          </w:p>
        </w:tc>
        <w:tc>
          <w:tcPr>
            <w:tcW w:w="4084" w:type="dxa"/>
            <w:tcBorders>
              <w:top w:val="nil"/>
              <w:bottom w:val="nil"/>
            </w:tcBorders>
          </w:tcPr>
          <w:p w:rsidR="002A5504" w:rsidRPr="00AA30BD" w:rsidRDefault="002A5504" w:rsidP="002B6F82">
            <w:pPr>
              <w:spacing w:line="240" w:lineRule="auto"/>
            </w:pPr>
            <w:r w:rsidRPr="001B60D5">
              <w:rPr>
                <w:lang w:val="nl-NL"/>
              </w:rPr>
              <w:fldChar w:fldCharType="begin"/>
            </w:r>
            <w:r w:rsidR="002B6F82" w:rsidRPr="002B6F82">
              <w:instrText xml:space="preserve"> ADDIN EN.CITE &lt;EndNote&gt;&lt;Cite AuthorYear="1"&gt;&lt;Author&gt;Tyler-Wood&lt;/Author&gt;&lt;Year&gt;2012&lt;/Year&gt;&lt;RecNum&gt;12326&lt;/RecNum&gt;&lt;DisplayText&gt;Tyler-Wood, Ellison, Lim, and Periathiruvadi (2012)&lt;/DisplayText&gt;&lt;record&gt;&lt;rec-number&gt;12326&lt;/rec-number&gt;&lt;foreign-keys&gt;&lt;key app="EN" db-id="92fweee28xwadaedx0m5w5w69dse0x2vv5wx" timestamp="1527752354"&gt;12326&lt;/key&gt;&lt;/foreign-keys&gt;&lt;ref-type name="Journal Article"&gt;17&lt;/ref-type&gt;&lt;contributors&gt;&lt;authors&gt;&lt;author&gt;Tyler-Wood, T.&lt;/author&gt;&lt;author&gt;Ellison, A.&lt;/author&gt;&lt;author&gt;Lim, O.&lt;/author&gt;&lt;author&gt;Periathiruvadi, S.&lt;/author&gt;&lt;/authors&gt;&lt;/contributors&gt;&lt;auth-address&gt;Univ N Texas, Dept Educ Psychol, Denton, TX 76203 USA&lt;/auth-address&gt;&lt;titles&gt;&lt;title&gt;Bringing Up Girls in Science (BUGS): The Effectiveness of an Afterschool Environmental Science Program for Increasing Female Students&amp;apos; Interest in Science Careers&lt;/title&gt;&lt;secondary-title&gt;Journal of Science Education and Technology&lt;/secondary-title&gt;&lt;alt-title&gt;J Sci Educ Technol&lt;/alt-title&gt;&lt;/titles&gt;&lt;periodical&gt;&lt;full-title&gt;Journal of Science Education and Technology&lt;/full-title&gt;&lt;/periodical&gt;&lt;pages&gt;46-55&lt;/pages&gt;&lt;volume&gt;21&lt;/volume&gt;&lt;number&gt;1&lt;/number&gt;&lt;keywords&gt;&lt;keyword&gt;gender equity&lt;/keyword&gt;&lt;keyword&gt;stem interest&lt;/keyword&gt;&lt;keyword&gt;female student perceptions of science&lt;/keyword&gt;&lt;keyword&gt;gender-differences&lt;/keyword&gt;&lt;keyword&gt;attitudes&lt;/keyword&gt;&lt;keyword&gt;school&lt;/keyword&gt;&lt;/keywords&gt;&lt;dates&gt;&lt;year&gt;2012&lt;/year&gt;&lt;pub-dates&gt;&lt;date&gt;Feb&lt;/date&gt;&lt;/pub-dates&gt;&lt;/dates&gt;&lt;isbn&gt;1059-0145&lt;/isbn&gt;&lt;accession-num&gt;WOS:000300312000005&lt;/accession-num&gt;&lt;urls&gt;&lt;related-urls&gt;&lt;url&gt;&amp;lt;Go to ISI&amp;gt;://WOS:000300312000005&lt;/url&gt;&lt;/related-urls&gt;&lt;/urls&gt;&lt;electronic-resource-num&gt;10.1007/s10956-011-9279-2&lt;/electronic-resource-num&gt;&lt;language&gt;English&lt;/language&gt;&lt;/record&gt;&lt;/Cite&gt;&lt;/EndNote&gt;</w:instrText>
            </w:r>
            <w:r w:rsidRPr="001B60D5">
              <w:rPr>
                <w:lang w:val="nl-NL"/>
              </w:rPr>
              <w:fldChar w:fldCharType="separate"/>
            </w:r>
            <w:r w:rsidR="002B6F82" w:rsidRPr="002B6F82">
              <w:rPr>
                <w:noProof/>
              </w:rPr>
              <w:t>Tyler-Wood, Ellison, Lim, and Periathiruvadi (2012)</w:t>
            </w:r>
            <w:r w:rsidRPr="001B60D5">
              <w:rPr>
                <w:lang w:val="nl-NL"/>
              </w:rPr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Lee&lt;/Author&gt;&lt;Year&gt;2007&lt;/Year&gt;&lt;RecNum&gt;11702&lt;/RecNum&gt;&lt;DisplayText&gt;Lee and Erdogan (2007)&lt;/DisplayText&gt;&lt;record&gt;&lt;rec-number&gt;11702&lt;/rec-number&gt;&lt;foreign-keys&gt;&lt;key app="EN" db-id="92fweee28xwadaedx0m5w5w69dse0x2vv5wx" timestamp="1500891473"&gt;11702&lt;/key&gt;&lt;/foreign-keys&gt;&lt;ref-type name="Journal Article"&gt;17&lt;/ref-type&gt;&lt;contributors&gt;&lt;authors&gt;&lt;author&gt;Lee, M. K.&lt;/author&gt;&lt;author&gt;Erdogan, I.&lt;/author&gt;&lt;/authors&gt;&lt;/contributors&gt;&lt;titles&gt;&lt;title&gt;The effect of Science-Technology-Society teaching on students&amp;apos; attitudes toward Science and certain aspects of creativity&lt;/title&gt;&lt;secondary-title&gt;International Journal of Science Education&lt;/secondary-title&gt;&lt;/titles&gt;&lt;periodical&gt;&lt;full-title&gt;International Journal of Science Education&lt;/full-title&gt;&lt;/periodical&gt;&lt;pages&gt;1315-1327&lt;/pages&gt;&lt;volume&gt;29&lt;/volume&gt;&lt;number&gt;11&lt;/number&gt;&lt;dates&gt;&lt;year&gt;2007&lt;/year&gt;&lt;/dates&gt;&lt;work-type&gt;Article&lt;/work-type&gt;&lt;urls&gt;&lt;related-urls&gt;&lt;url&gt;&lt;style face="underline" font="default" size="100%"&gt;https://www.scopus.com/inward/record.uri?eid=2-s2.0-34547683379&amp;amp;doi=10.1080%2f09500690600972974&amp;amp;partnerID=40&amp;amp;md5=595649d120abcb7113b68ccbde0a798a&lt;/style&gt;&lt;/url&gt;&lt;/related-urls&gt;&lt;/urls&gt;&lt;electronic-resource-num&gt;10.1080/09500690600972974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Lee and Erdogan (2007)</w:t>
            </w:r>
            <w:r w:rsidRPr="001B60D5">
              <w:fldChar w:fldCharType="end"/>
            </w:r>
            <w:r>
              <w:t>*</w:t>
            </w:r>
          </w:p>
        </w:tc>
        <w:tc>
          <w:tcPr>
            <w:tcW w:w="4084" w:type="dxa"/>
            <w:tcBorders>
              <w:top w:val="nil"/>
              <w:bottom w:val="nil"/>
            </w:tcBorders>
          </w:tcPr>
          <w:p w:rsidR="002A5504" w:rsidRPr="001B60D5" w:rsidRDefault="002A5504" w:rsidP="00A238F9">
            <w:pPr>
              <w:spacing w:line="240" w:lineRule="auto"/>
              <w:rPr>
                <w:lang w:val="de-DE"/>
              </w:rPr>
            </w:pPr>
            <w:r w:rsidRPr="001B60D5">
              <w:fldChar w:fldCharType="begin"/>
            </w:r>
            <w:r>
              <w:instrText xml:space="preserve"> ADDIN EN.CITE &lt;EndNote&gt;&lt;Cite AuthorYear="1"&gt;&lt;Author&gt;Winkleby&lt;/Author&gt;&lt;Year&gt;2014&lt;/Year&gt;&lt;RecNum&gt;12327&lt;/RecNum&gt;&lt;DisplayText&gt;Winkleby et al. (2014)&lt;/DisplayText&gt;&lt;record&gt;&lt;rec-number&gt;12327&lt;/rec-number&gt;&lt;foreign-keys&gt;&lt;key app="EN" db-id="92fweee28xwadaedx0m5w5w69dse0x2vv5wx" timestamp="1527752402"&gt;12327&lt;/key&gt;&lt;/foreign-keys&gt;&lt;ref-type name="Journal Article"&gt;17&lt;/ref-type&gt;&lt;contributors&gt;&lt;authors&gt;&lt;author&gt;Winkleby, M. A.&lt;/author&gt;&lt;author&gt;Ned, J.&lt;/author&gt;&lt;author&gt;Ahn, D.&lt;/author&gt;&lt;author&gt;Koehler, A.&lt;/author&gt;&lt;author&gt;Fagliano, K.&lt;/author&gt;&lt;author&gt;Crump, C.&lt;/author&gt;&lt;/authors&gt;&lt;/contributors&gt;&lt;auth-address&gt;Stanford Univ, Sch Med, Stanford Prevent Res Ctr, Stanford, CA 94305 USA&amp;#xD;Stanford Univ, Dept Med, Palo Alto, CA 94304 USA&lt;/auth-address&gt;&lt;titles&gt;&lt;title&gt;A Controlled Evaluation of a High School Biomedical Pipeline Program: Design and Methods&lt;/title&gt;&lt;secondary-title&gt;Journal of Science Education and Technology&lt;/secondary-title&gt;&lt;alt-title&gt;J Sci Educ Technol&lt;/alt-title&gt;&lt;/titles&gt;&lt;periodical&gt;&lt;full-title&gt;Journal of Science Education and Technology&lt;/full-title&gt;&lt;/periodical&gt;&lt;pages&gt;138-144&lt;/pages&gt;&lt;volume&gt;23&lt;/volume&gt;&lt;number&gt;1&lt;/number&gt;&lt;keywords&gt;&lt;keyword&gt;education&lt;/keyword&gt;&lt;keyword&gt;program evaluation&lt;/keyword&gt;&lt;keyword&gt;science&lt;/keyword&gt;&lt;keyword&gt;students&lt;/keyword&gt;&lt;keyword&gt;medical-schools&lt;/keyword&gt;&lt;keyword&gt;students&lt;/keyword&gt;&lt;keyword&gt;science&lt;/keyword&gt;&lt;keyword&gt;minority&lt;/keyword&gt;&lt;keyword&gt;education&lt;/keyword&gt;&lt;keyword&gt;scientists&lt;/keyword&gt;&lt;keyword&gt;careers&lt;/keyword&gt;&lt;keyword&gt;youth&lt;/keyword&gt;&lt;/keywords&gt;&lt;dates&gt;&lt;year&gt;2014&lt;/year&gt;&lt;pub-dates&gt;&lt;date&gt;Feb&lt;/date&gt;&lt;/pub-dates&gt;&lt;/dates&gt;&lt;isbn&gt;1059-0145&lt;/isbn&gt;&lt;accession-num&gt;WOS:000330976800011&lt;/accession-num&gt;&lt;urls&gt;&lt;related-urls&gt;&lt;url&gt;&amp;lt;Go to ISI&amp;gt;://WOS:000330976800011&lt;/url&gt;&lt;/related-urls&gt;&lt;/urls&gt;&lt;electronic-resource-num&gt;10.1007/s10956-013-9458-4&lt;/electronic-resource-num&gt;&lt;language&gt;English&lt;/languag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Winkleby et al. (2014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nil"/>
            </w:tcBorders>
          </w:tcPr>
          <w:p w:rsidR="002A5504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Malik&lt;/Author&gt;&lt;Year&gt;2010&lt;/Year&gt;&lt;RecNum&gt;12189&lt;/RecNum&gt;&lt;DisplayText&gt;Malik et al. (2010)&lt;/DisplayText&gt;&lt;record&gt;&lt;rec-number&gt;12189&lt;/rec-number&gt;&lt;foreign-keys&gt;&lt;key app="EN" db-id="92fweee28xwadaedx0m5w5w69dse0x2vv5wx" timestamp="1504189959"&gt;12189&lt;/key&gt;&lt;/foreign-keys&gt;&lt;ref-type name="Journal Article"&gt;17&lt;/ref-type&gt;&lt;contributors&gt;&lt;authors&gt;&lt;author&gt;Malik, Q.&lt;/author&gt;&lt;author&gt;Koehler, M. J.&lt;/author&gt;&lt;author&gt;Mishra, P.&lt;/author&gt;&lt;author&gt;Buch, N.&lt;/author&gt;&lt;author&gt;Shanblatt, M.&lt;/author&gt;&lt;author&gt;Pierce, S. J.&lt;/author&gt;&lt;/authors&gt;&lt;/contributors&gt;&lt;titles&gt;&lt;title&gt;Understanding student attitudes in a freshman design sequence&lt;/title&gt;&lt;secondary-title&gt;International Journal of Engineering Education&lt;/secondary-title&gt;&lt;/titles&gt;&lt;periodical&gt;&lt;full-title&gt;International Journal of Engineering Education&lt;/full-title&gt;&lt;/periodical&gt;&lt;pages&gt;1179-1191&lt;/pages&gt;&lt;volume&gt;26&lt;/volume&gt;&lt;number&gt;5&lt;/number&gt;&lt;dates&gt;&lt;year&gt;2010&lt;/year&gt;&lt;/dates&gt;&lt;work-type&gt;Article&lt;/work-type&gt;&lt;urls&gt;&lt;related-urls&gt;&lt;url&gt;&lt;style face="underline" font="default" size="100%"&gt;https://www.scopus.com/inward/record.uri?eid=2-s2.0-78649379977&amp;amp;partnerID=40&amp;amp;md5=ac265a8893ab24b0af45d44c4e1bfbaa&lt;/style&gt;&lt;/url&gt;&lt;/related-urls&gt;&lt;/urls&gt;&lt;remote-database-name&gt;Scopus&lt;/remote-database-nam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Malik et al. (2010)</w:t>
            </w:r>
            <w:r w:rsidRPr="001B60D5">
              <w:fldChar w:fldCharType="end"/>
            </w:r>
          </w:p>
          <w:p w:rsidR="002A5504" w:rsidRPr="001B60D5" w:rsidRDefault="002A5504" w:rsidP="00A238F9">
            <w:pPr>
              <w:spacing w:line="240" w:lineRule="auto"/>
            </w:pPr>
          </w:p>
        </w:tc>
        <w:tc>
          <w:tcPr>
            <w:tcW w:w="4084" w:type="dxa"/>
            <w:tcBorders>
              <w:top w:val="nil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Zahorec&lt;/Author&gt;&lt;Year&gt;2014&lt;/Year&gt;&lt;RecNum&gt;12333&lt;/RecNum&gt;&lt;DisplayText&gt;Zahorec, Haskova, and Bilek (2014)&lt;/DisplayText&gt;&lt;record&gt;&lt;rec-number&gt;12333&lt;/rec-number&gt;&lt;foreign-keys&gt;&lt;key app="EN" db-id="92fweee28xwadaedx0m5w5w69dse0x2vv5wx" timestamp="1527752618"&gt;12333&lt;/key&gt;&lt;/foreign-keys&gt;&lt;ref-type name="Journal Article"&gt;17&lt;/ref-type&gt;&lt;contributors&gt;&lt;authors&gt;&lt;author&gt;Zahorec, J.&lt;/author&gt;&lt;author&gt;Haskova, A.&lt;/author&gt;&lt;author&gt;Bilek, M.&lt;/author&gt;&lt;/authors&gt;&lt;/contributors&gt;&lt;auth-address&gt;Slovak Univ Agr, Dept Informat, Fac Econ &amp;amp; Management, Nitra 94976, Slovakia&amp;#xD;Constantine Philosopher Univ Nitra, Dept Technol &amp;amp; Informat Technol, Fac Educ, Nitra 94974, Slovakia&amp;#xD;Univ Hradec Kralove, Dept Chem, Fac Sci, Hradec Kralove 50003, Czech Republic&lt;/auth-address&gt;&lt;titles&gt;&lt;title&gt;Impact of Multimedia Assisted Teaching on Student Attitudes to Science Subjects&lt;/title&gt;&lt;secondary-title&gt;Journal of Baltic Science Education&lt;/secondary-title&gt;&lt;alt-title&gt;J Balt Sci Educ&lt;/alt-title&gt;&lt;/titles&gt;&lt;periodical&gt;&lt;full-title&gt;Journal of Baltic Science Education&lt;/full-title&gt;&lt;abbr-1&gt;J. Balt. Sci. Educ.&lt;/abbr-1&gt;&lt;/periodical&gt;&lt;pages&gt;361-380&lt;/pages&gt;&lt;volume&gt;13&lt;/volume&gt;&lt;number&gt;3&lt;/number&gt;&lt;keywords&gt;&lt;keyword&gt;change of the attitudes&lt;/keyword&gt;&lt;keyword&gt;multimedia assisted teaching&lt;/keyword&gt;&lt;keyword&gt;negative attitudes to school subjects&lt;/keyword&gt;&lt;keyword&gt;teaching physics&lt;/keyword&gt;&lt;keyword&gt;education&lt;/keyword&gt;&lt;keyword&gt;grade&lt;/keyword&gt;&lt;/keywords&gt;&lt;dates&gt;&lt;year&gt;2014&lt;/year&gt;&lt;/dates&gt;&lt;isbn&gt;1648-3898&lt;/isbn&gt;&lt;accession-num&gt;WOS:000341878500007&lt;/accession-num&gt;&lt;urls&gt;&lt;related-urls&gt;&lt;url&gt;&amp;lt;Go to ISI&amp;gt;://WOS:000341878500007&lt;/url&gt;&lt;/related-urls&gt;&lt;/urls&gt;&lt;language&gt;English&lt;/languag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Zahorec, Haskova, and Bilek (2014)</w:t>
            </w:r>
            <w:r w:rsidRPr="001B60D5">
              <w:fldChar w:fldCharType="end"/>
            </w:r>
          </w:p>
        </w:tc>
      </w:tr>
      <w:tr w:rsidR="002A5504" w:rsidRPr="001B60D5" w:rsidTr="002B6F82">
        <w:trPr>
          <w:trHeight w:val="159"/>
        </w:trPr>
        <w:tc>
          <w:tcPr>
            <w:tcW w:w="907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t>Experimental</w:t>
            </w:r>
            <w:r>
              <w:t xml:space="preserve"> design (3,4%)</w:t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single" w:sz="4" w:space="0" w:color="auto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Bekki&lt;/Author&gt;&lt;Year&gt;2013&lt;/Year&gt;&lt;RecNum&gt;12141&lt;/RecNum&gt;&lt;DisplayText&gt;Bekki, Smith, Bernstein, and Harrison (2013)&lt;/DisplayText&gt;&lt;record&gt;&lt;rec-number&gt;12141&lt;/rec-number&gt;&lt;foreign-keys&gt;&lt;key app="EN" db-id="92fweee28xwadaedx0m5w5w69dse0x2vv5wx" timestamp="1504189952"&gt;12141&lt;/key&gt;&lt;/foreign-keys&gt;&lt;ref-type name="Journal Article"&gt;17&lt;/ref-type&gt;&lt;contributors&gt;&lt;authors&gt;&lt;author&gt;Bekki, J. M.&lt;/author&gt;&lt;author&gt;Smith, M. L.&lt;/author&gt;&lt;author&gt;Bernstein, B. L.&lt;/author&gt;&lt;author&gt;Harrison, C.&lt;/author&gt;&lt;/authors&gt;&lt;/contributors&gt;&lt;titles&gt;&lt;title&gt;Effects of an online personal resilience training program for women in stem doctoral programs&lt;/title&gt;&lt;secondary-title&gt;Journal of Women and Minorities in Science and Engineering&lt;/secondary-title&gt;&lt;/titles&gt;&lt;periodical&gt;&lt;full-title&gt;Journal of Women and Minorities in Science and Engineering&lt;/full-title&gt;&lt;/periodical&gt;&lt;pages&gt;17-35&lt;/pages&gt;&lt;volume&gt;19&lt;/volume&gt;&lt;number&gt;1&lt;/number&gt;&lt;dates&gt;&lt;year&gt;2013&lt;/year&gt;&lt;/dates&gt;&lt;urls&gt;&lt;related-urls&gt;&lt;url&gt;&lt;style face="underline" font="default" size="100%"&gt;https://www.scopus.com/inward/record.uri?eid=2-s2.0-84878813151&amp;amp;doi=10.1615%2fJWomenMinorScienEng.2013005351&amp;amp;partnerID=40&amp;amp;md5=e17e70d1fe7c0479232218ff094de3e3&lt;/style&gt;&lt;/url&gt;&lt;url&gt;&lt;style face="underline" font="default" size="100%"&gt;http://www.dl.begellhouse.com/journals/00551c876cc2f027,2d4a5d286768c212,7b9e982520fd226d.html&lt;/style&gt;&lt;/url&gt;&lt;/related-urls&gt;&lt;/urls&gt;&lt;electronic-resource-num&gt;10.1615/JWomenMinorScienEng.2013005351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Bekki, Smith, Bernstein, and Harrison (2013)</w:t>
            </w:r>
            <w:r w:rsidRPr="001B60D5">
              <w:fldChar w:fldCharType="end"/>
            </w:r>
            <w:r>
              <w:t>*</w:t>
            </w:r>
          </w:p>
        </w:tc>
        <w:tc>
          <w:tcPr>
            <w:tcW w:w="4084" w:type="dxa"/>
            <w:tcBorders>
              <w:top w:val="single" w:sz="4" w:space="0" w:color="auto"/>
              <w:bottom w:val="nil"/>
            </w:tcBorders>
          </w:tcPr>
          <w:p w:rsidR="002A5504" w:rsidRPr="001B60D5" w:rsidRDefault="002A5504" w:rsidP="002B6F82">
            <w:pPr>
              <w:spacing w:line="240" w:lineRule="auto"/>
            </w:pPr>
            <w:r w:rsidRPr="001B60D5">
              <w:fldChar w:fldCharType="begin"/>
            </w:r>
            <w:r w:rsidR="002B6F82">
              <w:instrText xml:space="preserve"> ADDIN EN.CITE &lt;EndNote&gt;&lt;Cite AuthorYear="1"&gt;&lt;Author&gt;Harackiewicz&lt;/Author&gt;&lt;Year&gt;2012&lt;/Year&gt;&lt;RecNum&gt;12302&lt;/RecNum&gt;&lt;DisplayText&gt;Harackiewicz, Rozek, Hulleman, and Hyde (2012)&lt;/DisplayText&gt;&lt;record&gt;&lt;rec-number&gt;12302&lt;/rec-number&gt;&lt;foreign-keys&gt;&lt;key app="EN" db-id="92fweee28xwadaedx0m5w5w69dse0x2vv5wx" timestamp="1527152782"&gt;12302&lt;/key&gt;&lt;/foreign-keys&gt;&lt;ref-type name="Journal Article"&gt;17&lt;/ref-type&gt;&lt;contributors&gt;&lt;authors&gt;&lt;author&gt;Harackiewicz, J. M.&lt;/author&gt;&lt;author&gt;Rozek, C. S.&lt;/author&gt;&lt;author&gt;Hulleman, C. S.&lt;/author&gt;&lt;author&gt;Hyde, J. S.&lt;/author&gt;&lt;/authors&gt;&lt;/contributors&gt;&lt;auth-address&gt;Univ Wisconsin, Madison, WI 53706 USA&amp;#xD;James Madison Univ, Harrisonburg, VA USA&lt;/auth-address&gt;&lt;titles&gt;&lt;title&gt;Helping Parents to Motivate Adolescents in Mathematics and Science: An Experimental Test of a Utility-Value Intervention&lt;/title&gt;&lt;secondary-title&gt;Psychological Science&lt;/secondary-title&gt;&lt;alt-title&gt;Psychol Sci&lt;/alt-title&gt;&lt;/titles&gt;&lt;periodical&gt;&lt;full-title&gt;Psychological Science&lt;/full-title&gt;&lt;abbr-1&gt;Psychol Sci&lt;/abbr-1&gt;&lt;/periodical&gt;&lt;alt-periodical&gt;&lt;full-title&gt;Psychological Science&lt;/full-title&gt;&lt;abbr-1&gt;Psychol Sci&lt;/abbr-1&gt;&lt;/alt-periodical&gt;&lt;pages&gt;899-906&lt;/pages&gt;&lt;volume&gt;23&lt;/volume&gt;&lt;number&gt;8&lt;/number&gt;&lt;keywords&gt;&lt;keyword&gt;academic motivation&lt;/keyword&gt;&lt;keyword&gt;educational intervention&lt;/keyword&gt;&lt;keyword&gt;stem motivation&lt;/keyword&gt;&lt;keyword&gt;achievement goals&lt;/keyword&gt;&lt;keyword&gt;student motivation&lt;/keyword&gt;&lt;keyword&gt;task values&lt;/keyword&gt;&lt;keyword&gt;performance&lt;/keyword&gt;&lt;keyword&gt;school&lt;/keyword&gt;&lt;keyword&gt;involvement&lt;/keyword&gt;&lt;keyword&gt;predictors&lt;/keyword&gt;&lt;keyword&gt;college&lt;/keyword&gt;&lt;keyword&gt;perspective&lt;/keyword&gt;&lt;keyword&gt;education&lt;/keyword&gt;&lt;/keywords&gt;&lt;dates&gt;&lt;year&gt;2012&lt;/year&gt;&lt;pub-dates&gt;&lt;date&gt;Aug&lt;/date&gt;&lt;/pub-dates&gt;&lt;/dates&gt;&lt;isbn&gt;0956-7976&lt;/isbn&gt;&lt;accession-num&gt;WOS:000314467000009&lt;/accession-num&gt;&lt;urls&gt;&lt;related-urls&gt;&lt;url&gt;&amp;lt;Go to ISI&amp;gt;://WOS:000314467000009&lt;/url&gt;&lt;/related-urls&gt;&lt;/urls&gt;&lt;electronic-resource-num&gt;10.1177/0956797611435530&lt;/electronic-resource-num&gt;&lt;language&gt;English&lt;/language&gt;&lt;/record&gt;&lt;/Cite&gt;&lt;/EndNote&gt;</w:instrText>
            </w:r>
            <w:r w:rsidRPr="001B60D5">
              <w:fldChar w:fldCharType="separate"/>
            </w:r>
            <w:r w:rsidR="002B6F82">
              <w:rPr>
                <w:noProof/>
              </w:rPr>
              <w:t>Harackiewicz, Rozek, Hulleman, and Hyde (2012)</w:t>
            </w:r>
            <w:r w:rsidRPr="001B60D5">
              <w:fldChar w:fldCharType="end"/>
            </w:r>
            <w:r>
              <w:t>*</w:t>
            </w:r>
          </w:p>
        </w:tc>
      </w:tr>
      <w:tr w:rsidR="002A5504" w:rsidRPr="001B60D5" w:rsidTr="002B6F82">
        <w:trPr>
          <w:trHeight w:val="159"/>
        </w:trPr>
        <w:tc>
          <w:tcPr>
            <w:tcW w:w="4988" w:type="dxa"/>
            <w:gridSpan w:val="2"/>
            <w:tcBorders>
              <w:top w:val="nil"/>
              <w:bottom w:val="single" w:sz="4" w:space="0" w:color="auto"/>
            </w:tcBorders>
          </w:tcPr>
          <w:p w:rsidR="002A5504" w:rsidRPr="001B60D5" w:rsidRDefault="002A5504" w:rsidP="002B6F82">
            <w:pPr>
              <w:spacing w:line="240" w:lineRule="auto"/>
              <w:rPr>
                <w:lang w:val="de-DE"/>
              </w:rPr>
            </w:pPr>
            <w:r>
              <w:rPr>
                <w:lang w:val="de-DE"/>
              </w:rPr>
              <w:fldChar w:fldCharType="begin">
                <w:fldData xml:space="preserve">PEVuZE5vdGU+PENpdGUgQXV0aG9yWWVhcj0iMSI+PEF1dGhvcj5HYXNwYXJkPC9BdXRob3I+PFll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</w:fldData>
              </w:fldChar>
            </w:r>
            <w:r w:rsidR="002B6F82">
              <w:rPr>
                <w:lang w:val="de-DE"/>
              </w:rPr>
              <w:instrText xml:space="preserve"> ADDIN EN.CITE </w:instrText>
            </w:r>
            <w:r w:rsidR="002B6F82">
              <w:rPr>
                <w:lang w:val="de-DE"/>
              </w:rPr>
              <w:fldChar w:fldCharType="begin">
                <w:fldData xml:space="preserve">PEVuZE5vdGU+PENpdGUgQXV0aG9yWWVhcj0iMSI+PEF1dGhvcj5HYXNwYXJkPC9BdXRob3I+PFll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</w:fldData>
              </w:fldChar>
            </w:r>
            <w:r w:rsidR="002B6F82">
              <w:rPr>
                <w:lang w:val="de-DE"/>
              </w:rPr>
              <w:instrText xml:space="preserve"> ADDIN EN.CITE.DATA </w:instrText>
            </w:r>
            <w:r w:rsidR="002B6F82">
              <w:rPr>
                <w:lang w:val="de-DE"/>
              </w:rPr>
            </w:r>
            <w:r w:rsidR="002B6F82">
              <w:rPr>
                <w:lang w:val="de-DE"/>
              </w:rPr>
              <w:fldChar w:fldCharType="end"/>
            </w:r>
            <w:r>
              <w:rPr>
                <w:lang w:val="de-DE"/>
              </w:rPr>
              <w:fldChar w:fldCharType="separate"/>
            </w:r>
            <w:r>
              <w:rPr>
                <w:noProof/>
                <w:lang w:val="de-DE"/>
              </w:rPr>
              <w:t>Gaspard et al. (2015)</w:t>
            </w:r>
            <w:r>
              <w:rPr>
                <w:lang w:val="de-DE"/>
              </w:rPr>
              <w:fldChar w:fldCharType="end"/>
            </w:r>
            <w:r>
              <w:rPr>
                <w:lang w:val="de-DE"/>
              </w:rPr>
              <w:t>*</w:t>
            </w:r>
          </w:p>
        </w:tc>
        <w:tc>
          <w:tcPr>
            <w:tcW w:w="4084" w:type="dxa"/>
            <w:tcBorders>
              <w:top w:val="nil"/>
              <w:bottom w:val="single" w:sz="4" w:space="0" w:color="auto"/>
            </w:tcBorders>
          </w:tcPr>
          <w:p w:rsidR="002A5504" w:rsidRPr="001B60D5" w:rsidRDefault="002A5504" w:rsidP="00A238F9">
            <w:pPr>
              <w:spacing w:line="240" w:lineRule="auto"/>
            </w:pPr>
            <w:r w:rsidRPr="001B60D5">
              <w:fldChar w:fldCharType="begin"/>
            </w:r>
            <w:r>
              <w:instrText xml:space="preserve"> ADDIN EN.CITE &lt;EndNote&gt;&lt;Cite AuthorYear="1"&gt;&lt;Author&gt;Ruthven&lt;/Author&gt;&lt;Year&gt;2017&lt;/Year&gt;&lt;RecNum&gt;9408&lt;/RecNum&gt;&lt;DisplayText&gt;Ruthven et al. (2017)&lt;/DisplayText&gt;&lt;record&gt;&lt;rec-number&gt;9408&lt;/rec-number&gt;&lt;foreign-keys&gt;&lt;key app="EN" db-id="92fweee28xwadaedx0m5w5w69dse0x2vv5wx" timestamp="1500621781"&gt;9408&lt;/key&gt;&lt;/foreign-keys&gt;&lt;ref-type name="Journal Article"&gt;17&lt;/ref-type&gt;&lt;contributors&gt;&lt;authors&gt;&lt;author&gt;Ruthven, K.&lt;/author&gt;&lt;author&gt;Mercer, N.&lt;/author&gt;&lt;author&gt;Taber, K. S.&lt;/author&gt;&lt;author&gt;Guardia, P.&lt;/author&gt;&lt;author&gt;Hofmann, R.&lt;/author&gt;&lt;author&gt;Ilie, S.&lt;/author&gt;&lt;author&gt;Luthman, S.&lt;/author&gt;&lt;author&gt;Riga, F.&lt;/author&gt;&lt;/authors&gt;&lt;/contributors&gt;&lt;titles&gt;&lt;title&gt;A research-informed dialogic-teaching approach to early secondary school mathematics and science: the pedagogical design and field trial of the epiSTEMe intervention&lt;/title&gt;&lt;secondary-title&gt;Research Papers in Education&lt;/secondary-title&gt;&lt;/titles&gt;&lt;periodical&gt;&lt;full-title&gt;Research Papers in Education&lt;/full-title&gt;&lt;/periodical&gt;&lt;pages&gt;18-40&lt;/pages&gt;&lt;volume&gt;32&lt;/volume&gt;&lt;number&gt;1&lt;/number&gt;&lt;dates&gt;&lt;year&gt;2017&lt;/year&gt;&lt;/dates&gt;&lt;work-type&gt;Article&lt;/work-type&gt;&lt;urls&gt;&lt;related-urls&gt;&lt;url&gt;https://www.scopus.com/inward/record.uri?eid=2-s2.0-84958078510&amp;amp;doi=10.1080%2f02671522.2015.1129642&amp;amp;partnerID=40&amp;amp;md5=06fa9746182a6bad8a3d98e25dff6a79&lt;/url&gt;&lt;/related-urls&gt;&lt;/urls&gt;&lt;electronic-resource-num&gt;10.1080/02671522.2015.1129642&lt;/electronic-resource-num&gt;&lt;remote-database-name&gt;Scopus&lt;/remote-database-name&gt;&lt;/record&gt;&lt;/Cite&gt;&lt;/EndNote&gt;</w:instrText>
            </w:r>
            <w:r w:rsidRPr="001B60D5">
              <w:fldChar w:fldCharType="separate"/>
            </w:r>
            <w:r>
              <w:rPr>
                <w:noProof/>
              </w:rPr>
              <w:t>Ruthven et al. (2017)</w:t>
            </w:r>
            <w:r w:rsidRPr="001B60D5">
              <w:fldChar w:fldCharType="end"/>
            </w:r>
          </w:p>
        </w:tc>
      </w:tr>
    </w:tbl>
    <w:p w:rsidR="002A5504" w:rsidRPr="00543C57" w:rsidRDefault="002A5504" w:rsidP="002A5504">
      <w:pPr>
        <w:spacing w:line="240" w:lineRule="auto"/>
        <w:rPr>
          <w:lang w:val="en-GB"/>
        </w:rPr>
      </w:pPr>
      <w:r>
        <w:rPr>
          <w:lang w:val="en-GB"/>
        </w:rPr>
        <w:t>Note: Studies with * are part of the final selection.</w:t>
      </w:r>
    </w:p>
    <w:p w:rsidR="002B6F82" w:rsidRDefault="002B6F82">
      <w:pPr>
        <w:spacing w:after="160" w:line="259" w:lineRule="auto"/>
        <w:rPr>
          <w:lang w:val="en-GB"/>
        </w:rPr>
      </w:pPr>
      <w:r>
        <w:rPr>
          <w:lang w:val="en-GB"/>
        </w:rPr>
        <w:br w:type="page"/>
      </w:r>
    </w:p>
    <w:p w:rsidR="004F0332" w:rsidRPr="002B6F82" w:rsidRDefault="002B6F82">
      <w:pPr>
        <w:rPr>
          <w:sz w:val="32"/>
          <w:lang w:val="en-GB"/>
        </w:rPr>
      </w:pPr>
      <w:r w:rsidRPr="002B6F82">
        <w:rPr>
          <w:sz w:val="32"/>
          <w:lang w:val="en-GB"/>
        </w:rPr>
        <w:t>References</w:t>
      </w:r>
      <w:bookmarkStart w:id="0" w:name="_GoBack"/>
      <w:bookmarkEnd w:id="0"/>
    </w:p>
    <w:p w:rsidR="002B6F82" w:rsidRPr="002B6F82" w:rsidRDefault="002B6F82" w:rsidP="002B6F82">
      <w:pPr>
        <w:pStyle w:val="EndNoteBibliography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2B6F82">
        <w:t xml:space="preserve">Akcay, B., &amp; Akcay, H. (2015). Effectiveness of Science-Technology-Society (STS) Instruction on Student Understanding of the Nature of Science and Attitudes toward Science. </w:t>
      </w:r>
      <w:r w:rsidRPr="002B6F82">
        <w:rPr>
          <w:i/>
        </w:rPr>
        <w:t>International Journal of Education in Mathematics, Science and Technology, 3</w:t>
      </w:r>
      <w:r w:rsidRPr="002B6F82">
        <w:t xml:space="preserve">(1), 37-45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Alonso, F., Manrique, D., Martinez, L., &amp; Vines, J. M. (2011). How Blended Learning Reduces Underachievement in Higher Education: An Experience in Teaching Computer Sciences. </w:t>
      </w:r>
      <w:r w:rsidRPr="002B6F82">
        <w:rPr>
          <w:i/>
        </w:rPr>
        <w:t>IEEE Transactions on Education, 54</w:t>
      </w:r>
      <w:r w:rsidRPr="002B6F82">
        <w:t xml:space="preserve">(3), 471-478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Anthony, A. B., Greene, H., Post, P. E., Parkhurst, A., &amp; Zhan, X. (2016). Preparing university students to lead K-12 engineering outreach programmes: a design experiment. </w:t>
      </w:r>
      <w:r w:rsidRPr="002B6F82">
        <w:rPr>
          <w:i/>
        </w:rPr>
        <w:t>European Journal of Engineering Education, 41</w:t>
      </w:r>
      <w:r w:rsidRPr="002B6F82">
        <w:t>(6), 623-637. doi:10.1080/03043797.2015.1121467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Archer, L., DeWitt, J., &amp; Dillon, J. (2014). "It Didn't Really Change My Opinion": Exploring What Works, What Doesn't and Why in a School Science, Technology, Engineering and Mathematics Careers Intervention. </w:t>
      </w:r>
      <w:r w:rsidRPr="002B6F82">
        <w:rPr>
          <w:i/>
        </w:rPr>
        <w:t>Research in Science &amp; Technological Education, 32</w:t>
      </w:r>
      <w:r w:rsidRPr="002B6F82">
        <w:t xml:space="preserve">(1), 35-55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Autenrieth, R. L., Lewis, C. W., &amp; Butler-Purry, K. L. (2017). Long-Term Impact of the Enrichment Experiences in Engineering (E[superscript 3]) Summer Teacher Program. </w:t>
      </w:r>
      <w:r w:rsidRPr="002B6F82">
        <w:rPr>
          <w:i/>
        </w:rPr>
        <w:t>Journal of STEM Education: Innovations and Research, 18</w:t>
      </w:r>
      <w:r w:rsidRPr="002B6F82">
        <w:t xml:space="preserve">(1), 25-31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Bachman, N. J., Bischoff, P. J., Gallagher, H., Labroo, S., &amp; Schaumloffel, J. C. (2008). PR[superscript 2]EPS: Preparation, Recruitment, Retention and Excellence in the Physical Sciences, Including Engineering. A Report on the 2004, 2005 and 2006 Science Summer Camps. </w:t>
      </w:r>
      <w:r w:rsidRPr="002B6F82">
        <w:rPr>
          <w:i/>
        </w:rPr>
        <w:t>Journal of STEM Education: Innovations and Research, 9</w:t>
      </w:r>
      <w:r w:rsidRPr="002B6F82">
        <w:t xml:space="preserve">(1-2), 30-39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Baiduc, R. R., Drane, D., Beitel, G. J., &amp; Flores, L. C. (2017). A Research Preparatory Program for First-Year College Students: Student Selection and Preparation Lead to Persistence in Research. </w:t>
      </w:r>
      <w:r w:rsidRPr="002B6F82">
        <w:rPr>
          <w:i/>
        </w:rPr>
        <w:t>Innovative Higher Education, 42</w:t>
      </w:r>
      <w:r w:rsidRPr="002B6F82">
        <w:t xml:space="preserve">(3), 269-284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Ball, C., Huang, K. T., Cotten, S. R., &amp; Rikard, R. V. (2017). Pressurizing the STEM Pipeline: an Expectancy-Value Theory Analysis of Youths’ STEM Attitudes. </w:t>
      </w:r>
      <w:r w:rsidRPr="002B6F82">
        <w:rPr>
          <w:i/>
        </w:rPr>
        <w:t>Journal of Science Education and Technology, 26</w:t>
      </w:r>
      <w:r w:rsidRPr="002B6F82">
        <w:t>(4), 372-382. doi:10.1007/s10956-017-9685-1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Bamberger, Y. M. (2014). Encouraging Girls into Science and Technology with Feminine Role Model: Does This Work? </w:t>
      </w:r>
      <w:r w:rsidRPr="002B6F82">
        <w:rPr>
          <w:i/>
        </w:rPr>
        <w:t>Journal of Science Education and Technology, 23</w:t>
      </w:r>
      <w:r w:rsidRPr="002B6F82">
        <w:t>(4), 549-561. doi:10.1007/s10956-014-9487-7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Bekki, J. M., Smith, M. L., Bernstein, B. L., &amp; Harrison, C. (2013). Effects of an online personal resilience training program for women in stem doctoral programs. </w:t>
      </w:r>
      <w:r w:rsidRPr="002B6F82">
        <w:rPr>
          <w:i/>
        </w:rPr>
        <w:t>Journal of Women and Minorities in Science and Engineering, 19</w:t>
      </w:r>
      <w:r w:rsidRPr="002B6F82">
        <w:t>(1), 17-35. doi:10.1615/JWomenMinorScienEng.2013005351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Berk, L. J., Muret-Wagstaff, S. L., Goyal, R., Joyal, J. A., Gordon, J. A., Faux, R., &amp; Oriol, N. E. (2014). Inspiring Careers in STEM and Healthcare Fields through Medical Simulation Embedded in High School Science Education. </w:t>
      </w:r>
      <w:r w:rsidRPr="002B6F82">
        <w:rPr>
          <w:i/>
        </w:rPr>
        <w:t>Advances in Physiology Education, 38</w:t>
      </w:r>
      <w:r w:rsidRPr="002B6F82">
        <w:t xml:space="preserve">(3), 210-215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Bhattacharyya, S., Mead, T. P., &amp; Nathaniel, R. (2011). The Influence of Science Summer Camp on African-American High School Students' Career Choices. </w:t>
      </w:r>
      <w:r w:rsidRPr="002B6F82">
        <w:rPr>
          <w:i/>
        </w:rPr>
        <w:t>School Science and Mathematics, 111</w:t>
      </w:r>
      <w:r w:rsidRPr="002B6F82">
        <w:t xml:space="preserve">(7), 345-353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Bilgin, I. (2006). The effects of hands-on activities incorporating a cooperative learning approach on eight grade students’ science process skills and attitudes toward science. </w:t>
      </w:r>
      <w:r w:rsidRPr="002B6F82">
        <w:rPr>
          <w:i/>
        </w:rPr>
        <w:t>Journal of Baltic Science Education, 1</w:t>
      </w:r>
      <w:r w:rsidRPr="002B6F82">
        <w:t xml:space="preserve">(9), 27-37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Binns, I. C., Polly, D., Conrad, J., &amp; Algozzine, B. (2016). Student Perceptions of a Summer Ventures in Science and Mathematics Camp Experience. </w:t>
      </w:r>
      <w:r w:rsidRPr="002B6F82">
        <w:rPr>
          <w:i/>
        </w:rPr>
        <w:t>School Science and Mathematics, 116</w:t>
      </w:r>
      <w:r w:rsidRPr="002B6F82">
        <w:t>(8), 420-429. doi:10.1111/ssm.12196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Boelter, C., Link, T. C., Perry, B. L., &amp; Leukefeld, C. (2015). Diversifying the STEM Pipeline. </w:t>
      </w:r>
      <w:r w:rsidRPr="002B6F82">
        <w:rPr>
          <w:i/>
        </w:rPr>
        <w:t>Journal of Education for Students Placed at Risk, 20</w:t>
      </w:r>
      <w:r w:rsidRPr="002B6F82">
        <w:t xml:space="preserve">(3), 218-237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Bowling, B., Doyle, M., Taylor, J., &amp; Antes, A. (2015). Professionalizing the Role of Peer Leaders in STEM. </w:t>
      </w:r>
      <w:r w:rsidRPr="002B6F82">
        <w:rPr>
          <w:i/>
        </w:rPr>
        <w:t>Journal of STEM Education: Innovations and Research, 16</w:t>
      </w:r>
      <w:r w:rsidRPr="002B6F82">
        <w:t xml:space="preserve">(2), 30-39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Bugallo, M. F., Kelly, A. M., &amp; Ha, M. (2015). Impact of a university-based electrical and computer engineering summer program for high school students. </w:t>
      </w:r>
      <w:r w:rsidRPr="002B6F82">
        <w:rPr>
          <w:i/>
        </w:rPr>
        <w:t>International Journal of Engineering Education, 31</w:t>
      </w:r>
      <w:r w:rsidRPr="002B6F82">
        <w:t xml:space="preserve">(5), 1419-1427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Bunting, C. F., &amp; Cheville, R. A. (2009). VECTOR: A Hands-On Approach that Makes Electromagnetics Relevant to Students. </w:t>
      </w:r>
      <w:r w:rsidRPr="002B6F82">
        <w:rPr>
          <w:i/>
        </w:rPr>
        <w:t>IEEE Transactions on Education, 52</w:t>
      </w:r>
      <w:r w:rsidRPr="002B6F82">
        <w:t xml:space="preserve">(3), 350-359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Carnes, M., Devine, P. G., Isaac, C., Manwell, L. B., Ford, C. E., Byars-Winston, A., . . . Sheridan, J. (2012). Promoting Institutional Change through Bias Literacy. </w:t>
      </w:r>
      <w:r w:rsidRPr="002B6F82">
        <w:rPr>
          <w:i/>
        </w:rPr>
        <w:t>Journal of Diversity in Higher Education, 5</w:t>
      </w:r>
      <w:r w:rsidRPr="002B6F82">
        <w:t xml:space="preserve">(2), 63-77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Chan, Y. Y., Hui, D., Dickinson, A. R., Chu, D., Cheng, D. K. W., Cheung, E., . . . Luk, K. M. (2010). Engineering outreach: A successful initiative with gifted students in science and technology in Hong Kong. </w:t>
      </w:r>
      <w:r w:rsidRPr="002B6F82">
        <w:rPr>
          <w:i/>
        </w:rPr>
        <w:t>IEEE Transactions on Education, 53</w:t>
      </w:r>
      <w:r w:rsidRPr="002B6F82">
        <w:t>(1), 158-171. doi:10.1109/TE.2009.2030178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Chen, J. A., Tutwiler, M. S., Metcalf, S. J., Kamarainen, A., Grotzer, T., &amp; Dede, C. (2016). A multi-user virtual environment to support students' self-efficacy and interest in science: A latent growth model analysis. </w:t>
      </w:r>
      <w:r w:rsidRPr="002B6F82">
        <w:rPr>
          <w:i/>
        </w:rPr>
        <w:t>Learning and Instruction, 41</w:t>
      </w:r>
      <w:r w:rsidRPr="002B6F82">
        <w:t>, 11-22. doi:10.1016/j.learninstruc.2015.09.007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Christensen, R., Knezek, G., &amp; Overall, T. (2005). Transition points for the gender gap in computer enjoyment. </w:t>
      </w:r>
      <w:r w:rsidRPr="002B6F82">
        <w:rPr>
          <w:i/>
        </w:rPr>
        <w:t>Journal of Research on Technology in Education, 38</w:t>
      </w:r>
      <w:r w:rsidRPr="002B6F82">
        <w:t>(1), 23-37. doi:10.1080/15391523.2005.10782448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Cincera, J., Medek, M., Cincera, P., Lupac, M., &amp; Ticha, I. (2017). What science is about - development of the scientific understanding of secondary school students. </w:t>
      </w:r>
      <w:r w:rsidRPr="002B6F82">
        <w:rPr>
          <w:i/>
        </w:rPr>
        <w:t>Research in Science &amp; Technological Education, 35</w:t>
      </w:r>
      <w:r w:rsidRPr="002B6F82">
        <w:t>(2), 183-194. doi:10.1080/02635143.2017.1285760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Constan, Z., &amp; Spicer, J. J. (2015). Maximizing Future Potential in Physics and STEM: Evaluating a Summer Program through a Partnership between Science Outreach and Education Research. </w:t>
      </w:r>
      <w:r w:rsidRPr="002B6F82">
        <w:rPr>
          <w:i/>
        </w:rPr>
        <w:t>Journal of Higher Education Outreach and Engagement, 19</w:t>
      </w:r>
      <w:r w:rsidRPr="002B6F82">
        <w:t xml:space="preserve">(2), 117-136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Dave, V., Blasko, D., Holliday-Darr, K., Kremer, J. T., Edwards, R., Ford, M., . . . Hido, B. (2010). Re-enJEANeering STEM Education: Math Options Summer Camp. </w:t>
      </w:r>
      <w:r w:rsidRPr="002B6F82">
        <w:rPr>
          <w:i/>
        </w:rPr>
        <w:t>Journal of Technology Studies, 36</w:t>
      </w:r>
      <w:r w:rsidRPr="002B6F82">
        <w:t xml:space="preserve">(1), 35-45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Dickerson, D. L., Eckhoff, A., Stewart, C. O., Chappell, S., &amp; Hathcock, S. (2014). The Examination of a Pullout STEM Program for Urban Upper Elementary Students. </w:t>
      </w:r>
      <w:r w:rsidRPr="002B6F82">
        <w:rPr>
          <w:i/>
        </w:rPr>
        <w:t>Research in Science Education, 44</w:t>
      </w:r>
      <w:r w:rsidRPr="002B6F82">
        <w:t>(3), 483-506. doi:10.1007/s11165-013-9387-5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Doerschuk, P., Bahrim, C., Daniel, J., Kruger, J., Mann, J., &amp; Martin, C. (2016). Closing the Gaps and Filling the STEM Pipeline: A Multidisciplinary Approach. </w:t>
      </w:r>
      <w:r w:rsidRPr="002B6F82">
        <w:rPr>
          <w:i/>
        </w:rPr>
        <w:t>Journal of Science Education and Technology, 25</w:t>
      </w:r>
      <w:r w:rsidRPr="002B6F82">
        <w:t xml:space="preserve">(4), 682-695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Dougherty, K., Oliver, C., &amp; Fergusson, J. (2014). Pathways to space: A mission to foster the next generation of scientists and engineers. </w:t>
      </w:r>
      <w:r w:rsidRPr="002B6F82">
        <w:rPr>
          <w:i/>
        </w:rPr>
        <w:t>Acta Astronautica, 99</w:t>
      </w:r>
      <w:r w:rsidRPr="002B6F82">
        <w:t>, 184-192. doi:10.1016/j.actaastro.2014.01.026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Drane, D., Micari, M., &amp; Light, G. (2014). Students as Teachers: Effectiveness of a Peer-Led STEM Learning Programme over 10 Years. </w:t>
      </w:r>
      <w:r w:rsidRPr="002B6F82">
        <w:rPr>
          <w:i/>
        </w:rPr>
        <w:t>Educational Research and Evaluation, 20</w:t>
      </w:r>
      <w:r w:rsidRPr="002B6F82">
        <w:t xml:space="preserve">(3), 210-230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Duran, M., Hoft, M., Lawson, D. B., Medjahed, B., &amp; Orady, E. A. (2014). Urban High School Students' IT/STEM Learning: Findings from a Collaborative Inquiry- and Design-Based Afterschool Program. </w:t>
      </w:r>
      <w:r w:rsidRPr="002B6F82">
        <w:rPr>
          <w:i/>
        </w:rPr>
        <w:t>Journal of Science Education and Technology, 23</w:t>
      </w:r>
      <w:r w:rsidRPr="002B6F82">
        <w:t>(1), 116-137. doi:10.1007/s10956-013-9457-5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Eagan, M. K., Hurtado, S., Chang, M. J., Garcia, G. A., Herrera, F. A., &amp; Garibay, J. C. (2013). Making a Difference in Science Education: The Impact of Undergraduate Research Programs. </w:t>
      </w:r>
      <w:r w:rsidRPr="002B6F82">
        <w:rPr>
          <w:i/>
        </w:rPr>
        <w:t>American Educational Research Journal, 50</w:t>
      </w:r>
      <w:r w:rsidRPr="002B6F82">
        <w:t>(4), 683-713. doi:10.3102/0002831213482038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Egbue, O., Long, S., &amp; Ng, E.-H. (2015). Charge It! Translating Electric Vehicle Research Results to Engage 7th and 8th Grade Girls. </w:t>
      </w:r>
      <w:r w:rsidRPr="002B6F82">
        <w:rPr>
          <w:i/>
        </w:rPr>
        <w:t>Journal of Science Education and Technology, 24</w:t>
      </w:r>
      <w:r w:rsidRPr="002B6F82">
        <w:t xml:space="preserve">(5), 663-670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Finkel, L. (2017). Walking the Path Together from High School to STEM Majors and Careers: Utilizing Community Engagement and a Focus on Teaching to Increase Opportunities for URM Students. </w:t>
      </w:r>
      <w:r w:rsidRPr="002B6F82">
        <w:rPr>
          <w:i/>
        </w:rPr>
        <w:t>Journal of Science Education and Technology, 26</w:t>
      </w:r>
      <w:r w:rsidRPr="002B6F82">
        <w:t>(1), 116-126. doi:10.1007/s10956-016-9656-y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Franchetti, M. (2012). An Analysis of Retention Programs for Female Students in Engineering at the University of Toledo. </w:t>
      </w:r>
      <w:r w:rsidRPr="002B6F82">
        <w:rPr>
          <w:i/>
        </w:rPr>
        <w:t>Journal of Pre-College Engineering Education Research, 2</w:t>
      </w:r>
      <w:r w:rsidRPr="002B6F82">
        <w:t xml:space="preserve">(1), 21-27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Gaspard, H., Dicke, A. L., Flunger, B., Brisson, B. M., Hafner, I., Nagengast, B., &amp; Trautwein, U. (2015). Fostering adolescents' value beliefs for mathematics with a relevance intervention in the classroom. </w:t>
      </w:r>
      <w:r w:rsidRPr="002B6F82">
        <w:rPr>
          <w:i/>
        </w:rPr>
        <w:t>Developmental Psychology, 51</w:t>
      </w:r>
      <w:r w:rsidRPr="002B6F82">
        <w:t>(9), 1226-1240. doi:10.1037/dev0000028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Gilliam, M., Jagoda, P., Fabiyi, C., Lyman, P., Wilson, C., Hill, B., &amp; Bouris, A. (2017). Alternate Reality Games as an Informal Learning Tool for Generating STEM Engagement among Underrepresented Youth: a Qualitative Evaluation of the Source. </w:t>
      </w:r>
      <w:r w:rsidRPr="002B6F82">
        <w:rPr>
          <w:i/>
        </w:rPr>
        <w:t>Journal of Science Education and Technology, 26</w:t>
      </w:r>
      <w:r w:rsidRPr="002B6F82">
        <w:t>(3), 295-308. doi:10.1007/s10956-016-9679-4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Gilmer, C. (2006). </w:t>
      </w:r>
      <w:r w:rsidRPr="002B6F82">
        <w:rPr>
          <w:i/>
        </w:rPr>
        <w:t>An Understanding of the Improved Grades, Retention and Graduation Rates of STEM Majors at the Academic Investment in Math and Science (AIMS) Program of Bowling Green State University (BGSU)</w:t>
      </w:r>
      <w:r w:rsidRPr="002B6F82">
        <w:t xml:space="preserve"> (Vol. 8).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Hall, M. K., Foutz, S., &amp; Mayhew, M. A. (2013). Design and Impacts of a Youth-Directed Café Scientifique Program. </w:t>
      </w:r>
      <w:r w:rsidRPr="002B6F82">
        <w:rPr>
          <w:i/>
        </w:rPr>
        <w:t>International Journal of Science Education, Part B: Communication and Public Engagement, 3</w:t>
      </w:r>
      <w:r w:rsidRPr="002B6F82">
        <w:t xml:space="preserve">(2), 175-198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Harackiewicz, J. M., Rozek, C. S., Hulleman, C. S., &amp; Hyde, J. S. (2012). Helping Parents to Motivate Adolescents in Mathematics and Science: An Experimental Test of a Utility-Value Intervention. </w:t>
      </w:r>
      <w:r w:rsidRPr="002B6F82">
        <w:rPr>
          <w:i/>
        </w:rPr>
        <w:t>Psychological Science, 23</w:t>
      </w:r>
      <w:r w:rsidRPr="002B6F82">
        <w:t>(8), 899-906. doi:10.1177/0956797611435530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Hayden, K., Ouyang, Y., Scinski, L., Olszewski, B., &amp; Bielefeldt, T. (2011). Increasing Student Interest and Attitudes in STEM: Professional Development and Activities to Engage and Inspire Learners. </w:t>
      </w:r>
      <w:r w:rsidRPr="002B6F82">
        <w:rPr>
          <w:i/>
        </w:rPr>
        <w:t>Contemporary Issues in Technology and Teacher Education (CITE Journal), 11</w:t>
      </w:r>
      <w:r w:rsidRPr="002B6F82">
        <w:t xml:space="preserve">(1), 47-69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Herman, G. L., Goldberg, D. E., Trenshaw, K. F., Somerville, M., &amp; Stolk, J. (2017). The Intrinsic-Motivation Course Design Method. </w:t>
      </w:r>
      <w:r w:rsidRPr="002B6F82">
        <w:rPr>
          <w:i/>
        </w:rPr>
        <w:t>International Journal of Engineering Education, 33</w:t>
      </w:r>
      <w:r w:rsidRPr="002B6F82">
        <w:t xml:space="preserve">(2), 558-574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Hernandez, P. R., Schultz, P. W., Estrada, M., Woodcock, A., &amp; Chance, R. C. (2013). Sustaining Optimal Motivation: A Longitudinal Analysis of Interventions to Broaden Participation of Underrepresented Students in STEM. </w:t>
      </w:r>
      <w:r w:rsidRPr="002B6F82">
        <w:rPr>
          <w:i/>
        </w:rPr>
        <w:t>Journal of Educational Psychology, 105</w:t>
      </w:r>
      <w:r w:rsidRPr="002B6F82">
        <w:t xml:space="preserve">(1), 89-107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Hirsch, L. S., Berliner-Heyman, S., &amp; Cusack, J. L. (2017). Introducing middle school students to engineering principles and the engineering design process through an academic summer program. </w:t>
      </w:r>
      <w:r w:rsidRPr="002B6F82">
        <w:rPr>
          <w:i/>
        </w:rPr>
        <w:t>International Journal of Engineering Education, 33</w:t>
      </w:r>
      <w:r w:rsidRPr="002B6F82">
        <w:t xml:space="preserve">(1), 398-407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Hockings, S. C., DeAngelis, K. J., &amp; Frey, R. F. (2008). Peer-led team learning in general chemistry: Implementation and evaluation. </w:t>
      </w:r>
      <w:r w:rsidRPr="002B6F82">
        <w:rPr>
          <w:i/>
        </w:rPr>
        <w:t>Journal of Chemical Education, 85</w:t>
      </w:r>
      <w:r w:rsidRPr="002B6F82">
        <w:t>(7), 990-996. doi:DOI 10.1021/ed085p990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Holmes, S., Redmond, A., Thomas, J., &amp; High, K. (2012). Girls Helping Girls: Assessing the Influence of College Student Mentors in an Afterschool Engineering Program. </w:t>
      </w:r>
      <w:r w:rsidRPr="002B6F82">
        <w:rPr>
          <w:i/>
        </w:rPr>
        <w:t>Mentoring &amp; Tutoring: Partnership in Learning, 20</w:t>
      </w:r>
      <w:r w:rsidRPr="002B6F82">
        <w:t xml:space="preserve">(1), 137-150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Huziak-Clark, T., Sondergeld, T., Staaden, M., Knaggs, C., &amp; Bullerjahn, A. (2015). Assessing the Impact of a Research-Based STEM Program on STEM Majors' Attitudes and Beliefs. </w:t>
      </w:r>
      <w:r w:rsidRPr="002B6F82">
        <w:rPr>
          <w:i/>
        </w:rPr>
        <w:t>School Science and Mathematics, 115</w:t>
      </w:r>
      <w:r w:rsidRPr="002B6F82">
        <w:t xml:space="preserve">(5), 226-236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Huziak-Clark, T., van Staden, M., &amp; Bullerjahn, A. (2014). The impact of the Science, Engineering and Technology Gateway of Ohio (SETGO) program mentoring on student attitude changes and retention. </w:t>
      </w:r>
      <w:r w:rsidRPr="002B6F82">
        <w:rPr>
          <w:i/>
        </w:rPr>
        <w:t>American International Journal of Social Science, 3</w:t>
      </w:r>
      <w:r w:rsidRPr="002B6F82">
        <w:t xml:space="preserve">(2), 18-27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Jones, B. D., Epler, C. M., Mokri, P., Bryant, L. H., &amp; Paretti, M. C. (2013). The Effects of a Collaborative Problem-Based Learning Experience on Students' Motivation in Engineering Capstone Courses. </w:t>
      </w:r>
      <w:r w:rsidRPr="002B6F82">
        <w:rPr>
          <w:i/>
        </w:rPr>
        <w:t>Interdisciplinary Journal of Problem-based Learning, 7</w:t>
      </w:r>
      <w:r w:rsidRPr="002B6F82">
        <w:t xml:space="preserve">(2), 34-71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Junge, B., Quinones, C., Kakietek, J., Teodorescu, D., &amp; Marsteller, P. (2010). Promoting Undergraduate Interest, Preparedness, and Professional Pursuit in the Sciences: An Outcomes Evaluation of the SURE Program at Emory University. </w:t>
      </w:r>
      <w:r w:rsidRPr="002B6F82">
        <w:rPr>
          <w:i/>
        </w:rPr>
        <w:t>Cbe-Life Sciences Education, 9</w:t>
      </w:r>
      <w:r w:rsidRPr="002B6F82">
        <w:t>(2), 119-132. doi:10.1187/cbe.09-08-0057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Kahveci, A., Southerland, S. A., &amp; Gilmer, P. J. (2006). Retaining Undergraduate Women in Science, Mathematics, and Engineering. </w:t>
      </w:r>
      <w:r w:rsidRPr="002B6F82">
        <w:rPr>
          <w:i/>
        </w:rPr>
        <w:t>Journal of College Science Teaching, 36</w:t>
      </w:r>
      <w:r w:rsidRPr="002B6F82">
        <w:t xml:space="preserve">(3-), 34-38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Kaila, E., Kurvinen, E., Lokkila, E., &amp; Laakso, M. J. (2016). Redesigning an Object-Oriented Programming Course. </w:t>
      </w:r>
      <w:r w:rsidRPr="002B6F82">
        <w:rPr>
          <w:i/>
        </w:rPr>
        <w:t>ACM Transactions on Computing Education, 16</w:t>
      </w:r>
      <w:r w:rsidRPr="002B6F82">
        <w:t>(4). doi:10.1145/2906362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Kara, Y., &amp; Yesilyurt, S. (2008). Comparing the impacts of tutorial and edutainment software programs on students' achievements, misconceptions, and attitudes towards biology. </w:t>
      </w:r>
      <w:r w:rsidRPr="002B6F82">
        <w:rPr>
          <w:i/>
        </w:rPr>
        <w:t>Journal of Science Education and Technology, 17</w:t>
      </w:r>
      <w:r w:rsidRPr="002B6F82">
        <w:t>(1), 32-41. doi:10.1007/s10956-007-9077-z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Khan, R., &amp; Gogos, A. (2013). Online Mentoring for Biotechnology Graduate Students: An Industry-Academia Partnership. </w:t>
      </w:r>
      <w:r w:rsidRPr="002B6F82">
        <w:rPr>
          <w:i/>
        </w:rPr>
        <w:t>Journal of Asynchronous Learning Networks, 17</w:t>
      </w:r>
      <w:r w:rsidRPr="002B6F82">
        <w:t xml:space="preserve">(1), 89-107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Kilincaslan, H., &amp; Simsek, P. O. (2015). Effects of Curriculum Layered and Creative Drama Methods on 6th Grade "Force and Motion" Unit on Achievement, Attitude and Retention. </w:t>
      </w:r>
      <w:r w:rsidRPr="002B6F82">
        <w:rPr>
          <w:i/>
        </w:rPr>
        <w:t>Egitim Ve Bilim-Education and Science, 40</w:t>
      </w:r>
      <w:r w:rsidRPr="002B6F82">
        <w:t>(180), 217-245. doi:10.15390/eb.2015.4380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Kim, H. (2011). Inquiry-Based Science and Technology Enrichment Program: Green Earth Enhanced with Inquiry and Technology. </w:t>
      </w:r>
      <w:r w:rsidRPr="002B6F82">
        <w:rPr>
          <w:i/>
        </w:rPr>
        <w:t>Journal of Science Education and Technology, 20</w:t>
      </w:r>
      <w:r w:rsidRPr="002B6F82">
        <w:t xml:space="preserve">(6), 803-814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Kim, H. (2016). Inquiry-Based Science and Technology Enrichment Program for Middle School-Aged Female Students. </w:t>
      </w:r>
      <w:r w:rsidRPr="002B6F82">
        <w:rPr>
          <w:i/>
        </w:rPr>
        <w:t>Journal of Science Education and Technology, 25</w:t>
      </w:r>
      <w:r w:rsidRPr="002B6F82">
        <w:t xml:space="preserve">(2), 174-186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Koenig, K., Schen, M., Edwards, M., &amp; Bao, L. (2012). Addressing STEM Retention through a Scientific Thought and Methods Course. </w:t>
      </w:r>
      <w:r w:rsidRPr="002B6F82">
        <w:rPr>
          <w:i/>
        </w:rPr>
        <w:t>Journal of College Science Teaching, 41</w:t>
      </w:r>
      <w:r w:rsidRPr="002B6F82">
        <w:t xml:space="preserve">(4), 23-29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Kong, X., Dabney, K. P., &amp; Tai, R. H. (2014). The Association between Science Summer Camps and Career Interest in Science and Engineering. </w:t>
      </w:r>
      <w:r w:rsidRPr="002B6F82">
        <w:rPr>
          <w:i/>
        </w:rPr>
        <w:t>International Journal of Science Education, Part B: Communication and Public Engagement, 4</w:t>
      </w:r>
      <w:r w:rsidRPr="002B6F82">
        <w:t xml:space="preserve">(1), 54-65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Konur, K. B., Şeyihoǧlu, A., Sezen, G., &amp; Tekbiyik, A. (2011). Evaluation of a science camp: Enjoyable discovery of mysterious world. </w:t>
      </w:r>
      <w:r w:rsidRPr="002B6F82">
        <w:rPr>
          <w:i/>
        </w:rPr>
        <w:t>Kuram ve Uygulamada Egitim Bilimleri, 11</w:t>
      </w:r>
      <w:r w:rsidRPr="002B6F82">
        <w:t xml:space="preserve">(3), 1602-1607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Kose, U., &amp; Arslan, A. (2016). Intelligent E-Learning System for Improving Students' Academic Achievements in Computer Programming Courses. </w:t>
      </w:r>
      <w:r w:rsidRPr="002B6F82">
        <w:rPr>
          <w:i/>
        </w:rPr>
        <w:t>International Journal of Engineering Education, 32</w:t>
      </w:r>
      <w:r w:rsidRPr="002B6F82">
        <w:t xml:space="preserve">(1), 185-198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Lam, P. C., Srivatsan, T., Doverspike, D., Vesalo, J., &amp; Mawasha, P. R. (2005). A Ten Year Assessment of the Pre-Engineering Program for Under-Represented, Low Income and/or First Generation College Students at the University of Akron. </w:t>
      </w:r>
      <w:r w:rsidRPr="002B6F82">
        <w:rPr>
          <w:i/>
        </w:rPr>
        <w:t>Journal of STEM Education: Innovations and Research, 6</w:t>
      </w:r>
      <w:r w:rsidRPr="002B6F82">
        <w:t xml:space="preserve">(3-4), 14-20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Laugerman, M., Shelley, M., Mickelson, S. K., &amp; Rover, D. T. (2013). The engineering admissions partnership program: A navigation strategy for community college students seeking a pathway into engineering. </w:t>
      </w:r>
      <w:r w:rsidRPr="002B6F82">
        <w:rPr>
          <w:i/>
        </w:rPr>
        <w:t>International Journal of Engineering Education, 29</w:t>
      </w:r>
      <w:r w:rsidRPr="002B6F82">
        <w:t xml:space="preserve">(5), 1260-1269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Lee, M. K., &amp; Erdogan, I. (2007). The effect of Science-Technology-Society teaching on students' attitudes toward Science and certain aspects of creativity. </w:t>
      </w:r>
      <w:r w:rsidRPr="002B6F82">
        <w:rPr>
          <w:i/>
        </w:rPr>
        <w:t>International Journal of Science Education, 29</w:t>
      </w:r>
      <w:r w:rsidRPr="002B6F82">
        <w:t>(11), 1315-1327. doi:10.1080/09500690600972974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Lenaburg, L., Aguirre, O., Goodchild, F., &amp; Kuhn, J.-U. (2012). Expanding Pathways: A Summer Bridge Program for Community College STEM Students. </w:t>
      </w:r>
      <w:r w:rsidRPr="002B6F82">
        <w:rPr>
          <w:i/>
        </w:rPr>
        <w:t>Community College Journal of Research and Practice, 36</w:t>
      </w:r>
      <w:r w:rsidRPr="002B6F82">
        <w:t xml:space="preserve">(3), 153-168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Leonard, J., Buss, A., Gamboa, R., Mitchell, M., Fashola, O. S., Hubert, T., &amp; Almughyirah, S. (2016). Using Robotics and Game Design to Enhance Children’s Self-Efficacy, STEM Attitudes, and Computational Thinking Skills. </w:t>
      </w:r>
      <w:r w:rsidRPr="002B6F82">
        <w:rPr>
          <w:i/>
        </w:rPr>
        <w:t>Journal of Science Education and Technology, 25</w:t>
      </w:r>
      <w:r w:rsidRPr="002B6F82">
        <w:t>(6), 860-876. doi:10.1007/s10956-016-9628-2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Levy, A. J., &amp; Li, W. (2013). Adaption of the Clinical Correlation Instructional Model for 2nd Year Engineering Science Courses. </w:t>
      </w:r>
      <w:r w:rsidRPr="002B6F82">
        <w:rPr>
          <w:i/>
        </w:rPr>
        <w:t>International Journal of Engineering Education, 29</w:t>
      </w:r>
      <w:r w:rsidRPr="002B6F82">
        <w:t xml:space="preserve">(5), 1144-1154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Madihally, S. V., &amp; Maase, E. L. (2006). Biomedical and Biochemical Engineering for K-12 Students. </w:t>
      </w:r>
      <w:r w:rsidRPr="002B6F82">
        <w:rPr>
          <w:i/>
        </w:rPr>
        <w:t>Chemical Engineering Education, 40</w:t>
      </w:r>
      <w:r w:rsidRPr="002B6F82">
        <w:t xml:space="preserve">(4)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Malik, Q., Koehler, M. J., Mishra, P., Buch, N., Shanblatt, M., &amp; Pierce, S. J. (2010). Understanding student attitudes in a freshman design sequence. </w:t>
      </w:r>
      <w:r w:rsidRPr="002B6F82">
        <w:rPr>
          <w:i/>
        </w:rPr>
        <w:t>International Journal of Engineering Education, 26</w:t>
      </w:r>
      <w:r w:rsidRPr="002B6F82">
        <w:t xml:space="preserve">(5), 1179-1191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Maltby, J. L., Brooks, C., Horton, M., &amp; Morgan, H. (2016). Long Term Benefits for Women in a Science, Technology, Engineering, and Mathematics Living-Learning Community. </w:t>
      </w:r>
      <w:r w:rsidRPr="002B6F82">
        <w:rPr>
          <w:i/>
        </w:rPr>
        <w:t>Learning Communities: Research &amp; Practice, 4</w:t>
      </w:r>
      <w:r w:rsidRPr="002B6F82">
        <w:t xml:space="preserve">(1)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Mantri, A., Dutt, S., Gupta, J. P., &amp; Chitkara, M. (2008). Design and evaluation of a PBL-based course in analog electronics. </w:t>
      </w:r>
      <w:r w:rsidRPr="002B6F82">
        <w:rPr>
          <w:i/>
        </w:rPr>
        <w:t>IEEE Transactions on Education, 51</w:t>
      </w:r>
      <w:r w:rsidRPr="002B6F82">
        <w:t>(4), 432-438. doi:10.1109/TE.2007.912525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Martin, F. G., Scribner-MacLean, M., Christy, S., Rudnicki, I., Londhe, R., Manning, C., &amp; Goodman, I. F. (2011). Reflections on iCODE: Using web technology and hands-on projects to engage urban youth in computer science and engineering. </w:t>
      </w:r>
      <w:r w:rsidRPr="002B6F82">
        <w:rPr>
          <w:i/>
        </w:rPr>
        <w:t>Autonomous Robots, 30</w:t>
      </w:r>
      <w:r w:rsidRPr="002B6F82">
        <w:t>(3), 265-280. doi:10.1007/s10514-011-9218-3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Martinez, E., Lindline, J., Petronis, M. S., &amp; Pilotti, M. (2012). Effectiveness of a Science Agricultural Summer Experience (SASE) in Recruiting Students to Natural Resources Management. </w:t>
      </w:r>
      <w:r w:rsidRPr="002B6F82">
        <w:rPr>
          <w:i/>
        </w:rPr>
        <w:t>Journal of Science Education and Technology, 21</w:t>
      </w:r>
      <w:r w:rsidRPr="002B6F82">
        <w:t>(6), 713-721. doi:10.1007/s10956-011-9359-3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McGonagle, A. K., Freake, H. C., Zinn, S., Bauerle, T., Winston, J., Lewicki, G., . . . Philion, M. (2014). Evaluation of STRONG-CT: A Program Supporting Minority and First-Generation U.S. Science Students. </w:t>
      </w:r>
      <w:r w:rsidRPr="002B6F82">
        <w:rPr>
          <w:i/>
        </w:rPr>
        <w:t>Journal of STEM Education: Innovations and Research, 15</w:t>
      </w:r>
      <w:r w:rsidRPr="002B6F82">
        <w:t xml:space="preserve">(1), 52-61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Mink, D. V., &amp; Fraser, B. J. (2005). Evaluation of a K-5 Mathematics Program Which Integrates Children's Literature: Classroom Environment and Attitudes. </w:t>
      </w:r>
      <w:r w:rsidRPr="002B6F82">
        <w:rPr>
          <w:i/>
        </w:rPr>
        <w:t>International Journal of Science and Mathematics Education, 3</w:t>
      </w:r>
      <w:r w:rsidRPr="002B6F82">
        <w:t xml:space="preserve">(1), 59-85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Mohr-Schroeder, M. J., Jackson, C., Miller, M., Walcott, B., Little, D. L., Speler, L., . . . Schroeder, D. C. (2014). Developing Middle School Students' Interests in STEM via Summer Learning Experiences: See Blue STEM Camp. </w:t>
      </w:r>
      <w:r w:rsidRPr="002B6F82">
        <w:rPr>
          <w:i/>
        </w:rPr>
        <w:t>School Science and Mathematics, 114</w:t>
      </w:r>
      <w:r w:rsidRPr="002B6F82">
        <w:t xml:space="preserve">(6), 291-301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Monroe, W. T., Mailander, M., &amp; Lima, M. (2006). Focus on experiential education: A freshman engineering program in Biological Engineering. </w:t>
      </w:r>
      <w:r w:rsidRPr="002B6F82">
        <w:rPr>
          <w:i/>
        </w:rPr>
        <w:t>International Journal of Engineering Education, 22</w:t>
      </w:r>
      <w:r w:rsidRPr="002B6F82">
        <w:t xml:space="preserve">(6), 1129-1138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Moreno, N. P., Tharp, B. Z., Vogt, G., Newell, A. D., &amp; Burnett, C. A. (2016). Preparing Students for Middle School Through After-School STEM Activities. </w:t>
      </w:r>
      <w:r w:rsidRPr="002B6F82">
        <w:rPr>
          <w:i/>
        </w:rPr>
        <w:t>Journal of Science Education and Technology, 25</w:t>
      </w:r>
      <w:r w:rsidRPr="002B6F82">
        <w:t>(6), 889-897. doi:10.1007/s10956-016-9643-3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Mosley, P. H., Liu, Y., Hargrove, S. K., &amp; Doswell, J. T. (2010). A Pre-Engineering Program Using Robots to Attract Underrepresented High School and Community College Students. </w:t>
      </w:r>
      <w:r w:rsidRPr="002B6F82">
        <w:rPr>
          <w:i/>
        </w:rPr>
        <w:t>Journal of STEM Education: Innovations and Research, 11</w:t>
      </w:r>
      <w:r w:rsidRPr="002B6F82">
        <w:t xml:space="preserve">(5-6), 44-54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Murphy, T. E., Gaughan, M., Hume, R., &amp; Moore, S. G. (2010). College Graduation Rates for Minority Students in a Selective Technical University: Will Participation in a Summer Bridge Program Contribute to Success? </w:t>
      </w:r>
      <w:r w:rsidRPr="002B6F82">
        <w:rPr>
          <w:i/>
        </w:rPr>
        <w:t>Educational Evaluation and Policy Analysis, 32</w:t>
      </w:r>
      <w:r w:rsidRPr="002B6F82">
        <w:t xml:space="preserve">(1), 70-83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Nadelson, L. S., &amp; Callahan, J. M. (2011). A Comparison of Two Engineering Outreach Programs for Adolescents. </w:t>
      </w:r>
      <w:r w:rsidRPr="002B6F82">
        <w:rPr>
          <w:i/>
        </w:rPr>
        <w:t>Journal of STEM Education: Innovations and Research, 12</w:t>
      </w:r>
      <w:r w:rsidRPr="002B6F82">
        <w:t xml:space="preserve">(1-2), 43-54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Nugent, G., Barker, B., Grandgenett, N., &amp; Welch, G. (2016). Robotics camps, clubs, and competitions: Results from a US robotics project. </w:t>
      </w:r>
      <w:r w:rsidRPr="002B6F82">
        <w:rPr>
          <w:i/>
        </w:rPr>
        <w:t>Robotics and Autonomous Systems, 75</w:t>
      </w:r>
      <w:r w:rsidRPr="002B6F82">
        <w:t>(Part B), 686-691. doi:10.1016/j.robot.2015.07.011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Ojha, A., &amp; Hill, S. (2012). The Space Academy: Going beyond "Inspiration"--A Pioneering Model for Science Education. </w:t>
      </w:r>
      <w:r w:rsidRPr="002B6F82">
        <w:rPr>
          <w:i/>
        </w:rPr>
        <w:t>School Science Review, 93</w:t>
      </w:r>
      <w:r w:rsidRPr="002B6F82">
        <w:t xml:space="preserve">(344), 33-39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Page, C. A., Lewis, C. W., Autenrieth, R. L., &amp; Butler-Purry, K. L. (2013). Enrichment Experiences in Engineering (E[superscript 3]) for Teachers Summer Research Program: An Examination of Mixed-Method Evaluation Findings on High School Teacher Implementation of Engineering Content in High School STEM Classrooms. </w:t>
      </w:r>
      <w:r w:rsidRPr="002B6F82">
        <w:rPr>
          <w:i/>
        </w:rPr>
        <w:t>Journal of STEM Education: Innovations and Research, 14</w:t>
      </w:r>
      <w:r w:rsidRPr="002B6F82">
        <w:t xml:space="preserve">(3), 27-33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Patchen, A. K., Zhang, L., &amp; Barnett, M. (2017). Growing Plants and Scientists: Fostering Positive Attitudes toward Science among All Participants in an Afterschool Hydroponics Program. </w:t>
      </w:r>
      <w:r w:rsidRPr="002B6F82">
        <w:rPr>
          <w:i/>
        </w:rPr>
        <w:t>Journal of Science Education and Technology, 26</w:t>
      </w:r>
      <w:r w:rsidRPr="002B6F82">
        <w:t>(3), 279-294. doi:10.1007/s10956-016-9678-5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Peterman, K., Kermish-Allen, R., Knezek, G., Christensen, R., &amp; Tyler-Wood, T. (2016). Measuring Student Career Interest within the Context of Technology-Enhanced STEM Projects: A Cross-Project Comparison Study Based on the Career Interest Questionnaire. </w:t>
      </w:r>
      <w:r w:rsidRPr="002B6F82">
        <w:rPr>
          <w:i/>
        </w:rPr>
        <w:t>Journal of Science Education and Technology, 25</w:t>
      </w:r>
      <w:r w:rsidRPr="002B6F82">
        <w:t>(6), 833-845. doi:10.1007/s10956-016-9617-5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Prokop, P., Tuncer, G., &amp; Kvasnicak, R. (2007). Short-term effects of field programme on students' knowledge and attitude toward biology: A slovak experience. </w:t>
      </w:r>
      <w:r w:rsidRPr="002B6F82">
        <w:rPr>
          <w:i/>
        </w:rPr>
        <w:t>Journal of Science Education and Technology, 16</w:t>
      </w:r>
      <w:r w:rsidRPr="002B6F82">
        <w:t xml:space="preserve">(3), 247-255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Ricks, K. G., Richardson, J. A., Stern, H. P., Taylor, R. P., &amp; Taylor, R. A. (2014). An Engineering Learning Community to Promote Retention and Graduation of At-Risk Engineering Students. </w:t>
      </w:r>
      <w:r w:rsidRPr="002B6F82">
        <w:rPr>
          <w:i/>
        </w:rPr>
        <w:t>American Journal of Engineering Education, 5</w:t>
      </w:r>
      <w:r w:rsidRPr="002B6F82">
        <w:t xml:space="preserve">(2), 73-90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Roberts, S. J. (2014). ENGage: The use of space and pixel art for increasing primary school children's interest in science, technology, engineering and mathematics. </w:t>
      </w:r>
      <w:r w:rsidRPr="002B6F82">
        <w:rPr>
          <w:i/>
        </w:rPr>
        <w:t>Acta Astronautica, 93</w:t>
      </w:r>
      <w:r w:rsidRPr="002B6F82">
        <w:t>, 34-44. doi:10.1016/j.actaastro.2013.06.013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Ruthven, K., Mercer, N., Taber, K. S., Guardia, P., Hofmann, R., Ilie, S., . . . Riga, F. (2017). A research-informed dialogic-teaching approach to early secondary school mathematics and science: the pedagogical design and field trial of the epiSTEMe intervention. </w:t>
      </w:r>
      <w:r w:rsidRPr="002B6F82">
        <w:rPr>
          <w:i/>
        </w:rPr>
        <w:t>Research Papers in Education, 32</w:t>
      </w:r>
      <w:r w:rsidRPr="002B6F82">
        <w:t>(1), 18-40. doi:10.1080/02671522.2015.1129642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ancho, P., Torrente, J., &amp; Fernandez-Manjon, B. (2012). MareMonstrum: a Contribution to Empirical Research about How the Use of MUVEs May Improve Students' Motivation. </w:t>
      </w:r>
      <w:r w:rsidRPr="002B6F82">
        <w:rPr>
          <w:i/>
        </w:rPr>
        <w:t>Journal of Universal Computer Science, 18</w:t>
      </w:r>
      <w:r w:rsidRPr="002B6F82">
        <w:t xml:space="preserve">(18), 2576-2598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asson, I., &amp; Cohen, D. (2013). Assessment for Effective Intervention: Enrichment Science Academic Program. </w:t>
      </w:r>
      <w:r w:rsidRPr="002B6F82">
        <w:rPr>
          <w:i/>
        </w:rPr>
        <w:t>Journal of Science Education and Technology, 22</w:t>
      </w:r>
      <w:r w:rsidRPr="002B6F82">
        <w:t>(5), 718-728. doi:10.1007/s10956-012-9425-5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chultz, W. P., Hernandez, P. R., Woodcock, A., Estrada, M., Chance, R. C., Aguilar, M., &amp; Serpe, R. T. (2011). Patching the pipeline: Reducing educational disparities in the sciences through minority training programs. </w:t>
      </w:r>
      <w:r w:rsidRPr="002B6F82">
        <w:rPr>
          <w:i/>
        </w:rPr>
        <w:t>Educational Evaluation and Policy Analysis, 33</w:t>
      </w:r>
      <w:r w:rsidRPr="002B6F82">
        <w:t xml:space="preserve">(1), 95-114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cogin, S. C. (2016). Identifying the Factors Leading to Success: How an Innovative Science Curriculum Cultivates Student Motivation. </w:t>
      </w:r>
      <w:r w:rsidRPr="002B6F82">
        <w:rPr>
          <w:i/>
        </w:rPr>
        <w:t>Journal of Science Education and Technology, 25</w:t>
      </w:r>
      <w:r w:rsidRPr="002B6F82">
        <w:t>(3), 375-393. doi:10.1007/s10956-015-9600-6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cott, C. (2012). An investigation of science, technology, engineering and mathematics (STEM) focused high schools in the US. </w:t>
      </w:r>
      <w:r w:rsidRPr="002B6F82">
        <w:rPr>
          <w:i/>
        </w:rPr>
        <w:t>Journal of STEM Education: Innovations and Research, 13</w:t>
      </w:r>
      <w:r w:rsidRPr="002B6F82">
        <w:t xml:space="preserve">(5), 30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maill, C. R. (2010). The Implementation and Evaluation of a University-Based Outreach Laboratory Program in Electrical Engineering. </w:t>
      </w:r>
      <w:r w:rsidRPr="002B6F82">
        <w:rPr>
          <w:i/>
        </w:rPr>
        <w:t>IEEE Transactions on Education, 53</w:t>
      </w:r>
      <w:r w:rsidRPr="002B6F82">
        <w:t>(1), 12-17. doi:10.1109/te.2009.2022323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mith, N., &amp; Monk, M. (2005). Attracting tomorrow’s engineers: an evaluation of a scheme to enhance recruitment into engineering. </w:t>
      </w:r>
      <w:r w:rsidRPr="002B6F82">
        <w:rPr>
          <w:i/>
        </w:rPr>
        <w:t>European Journal of Engineering Education, 30</w:t>
      </w:r>
      <w:r w:rsidRPr="002B6F82">
        <w:t>(2), 233-243. doi:10.1080/09603120500115314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oldner, M., Rowan-Kenyon, H., Inkelas, K. K., Garvey, J., &amp; Robbins, C. (2012). Supporting Students' Intentions to Persist in STEM Disciplines: The Role of Living-Learning Programs among other Social-Cognitive Factors. </w:t>
      </w:r>
      <w:r w:rsidRPr="002B6F82">
        <w:rPr>
          <w:i/>
        </w:rPr>
        <w:t>The Journal of Higher Education, 83</w:t>
      </w:r>
      <w:r w:rsidRPr="002B6F82">
        <w:t>(3), 311-336. doi:10.1080/00221546.2012.11777246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take, J. E., &amp; Mares, K. R. (2005). Evaluating the impact of science-enrichment programs on adolescents' science motivation and confidence: The splashdown effect. </w:t>
      </w:r>
      <w:r w:rsidRPr="002B6F82">
        <w:rPr>
          <w:i/>
        </w:rPr>
        <w:t>Journal of Research in Science Teaching, 42</w:t>
      </w:r>
      <w:r w:rsidRPr="002B6F82">
        <w:t>(4), 359-375. doi:10.1002/tea.20052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teinke, J., Lapinski, M., Zietsman-Thomas, A., Nwulu, P., Crocker, N., Williams, Y., . . . Kuchibhotla, S. (2006). Middle school-aged children's attitudes toward women in science, engineering, and technology and the effects of media literacy training. </w:t>
      </w:r>
      <w:r w:rsidRPr="002B6F82">
        <w:rPr>
          <w:i/>
        </w:rPr>
        <w:t>Journal of Women and Minorities in Science and Engineering, 12</w:t>
      </w:r>
      <w:r w:rsidRPr="002B6F82">
        <w:t>(4), 295-323. doi:10.1615/JWomenMinorScienEng.v12.i4.30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terling, D. R., Matkins, J. J., Frazier, W. M., &amp; Logerwell, M. G. (2007). Science Camp as a Transformative Experience for Students, Parents, and Teachers in the Urban Setting. </w:t>
      </w:r>
      <w:r w:rsidRPr="002B6F82">
        <w:rPr>
          <w:i/>
        </w:rPr>
        <w:t>School Science and Mathematics, 107</w:t>
      </w:r>
      <w:r w:rsidRPr="002B6F82">
        <w:t>(4), 134-147. doi:doi:10.1111/j.1949-8594.2007.tb17928.x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tevens, S., Andrade, R., &amp; Page, M. (2016). Motivating Young Native American Students to Pursue STEM Learning Through a Culturally Relevant Science Program. </w:t>
      </w:r>
      <w:r w:rsidRPr="002B6F82">
        <w:rPr>
          <w:i/>
        </w:rPr>
        <w:t>Journal of Science Education and Technology, 25</w:t>
      </w:r>
      <w:r w:rsidRPr="002B6F82">
        <w:t>(6), 947-960. doi:10.1007/s10956-016-9629-1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toeger, H., Schirner, S., Laemmle, L., Obergriesser, S., Heilemann, M., &amp; Ziegler, A. (2016). A contextual perspective on talented female participants and their development in extracurricular STEM programs. </w:t>
      </w:r>
      <w:r w:rsidRPr="002B6F82">
        <w:rPr>
          <w:i/>
        </w:rPr>
        <w:t>Beyond the Iq Test, 1377</w:t>
      </w:r>
      <w:r w:rsidRPr="002B6F82">
        <w:t>, 53-66. doi:10.1111/nyas.13116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tolle-McAllister, K., Domingo, M. R. S., &amp; Carrillo, A. (2011). The Meyerhoff Way: How the Meyerhoff Scholarship Program Helps Black Students Succeed in the Sciences. </w:t>
      </w:r>
      <w:r w:rsidRPr="002B6F82">
        <w:rPr>
          <w:i/>
        </w:rPr>
        <w:t>Journal of Science Education and Technology, 20</w:t>
      </w:r>
      <w:r w:rsidRPr="002B6F82">
        <w:t>(1), 5-16. doi:10.1007/s10956-010-9228-5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Stout, J. G., Dasgupta, N., Hunsinger, M., &amp; McManus, M. A. (2011). STEMing the tide: Using ingroup experts to inoculate women's self-concept in science, technology, engineering, and mathematics (STEM). </w:t>
      </w:r>
      <w:r w:rsidRPr="002B6F82">
        <w:rPr>
          <w:i/>
        </w:rPr>
        <w:t>Journal of Personality and Social Psychology, 100</w:t>
      </w:r>
      <w:r w:rsidRPr="002B6F82">
        <w:t>(2), 255-270. doi:10.1037/a0021385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Tofel-Grehl, C., Fields, D., Searle, K., Maahs-Fladung, C., Feldon, D., Gu, G., &amp; Sun, C. (2017). Electrifying Engagement in Middle School Science Class: Improving Student Interest Through E-textiles. </w:t>
      </w:r>
      <w:r w:rsidRPr="002B6F82">
        <w:rPr>
          <w:i/>
        </w:rPr>
        <w:t>Journal of Science Education and Technology, 26</w:t>
      </w:r>
      <w:r w:rsidRPr="002B6F82">
        <w:t>(4), 406-417. doi:10.1007/s10956-017-9688-y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Tseng, K. H., Chang, C. C., Lou, S. J., &amp; Chen, W. P. (2013). Attitudes towards science, technology, engineering and mathematics (STEM) in a project-based learning (PjBL) environment. </w:t>
      </w:r>
      <w:r w:rsidRPr="002B6F82">
        <w:rPr>
          <w:i/>
        </w:rPr>
        <w:t>International Journal of Technology and Design Education, 23</w:t>
      </w:r>
      <w:r w:rsidRPr="002B6F82">
        <w:t>(1), 87-102. doi:10.1007/s10798-011-9160-x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Tuffley, D., &amp; Antonio, A. (2013). First Year Engagement &amp; Retention: A Goal-Setting Approach. </w:t>
      </w:r>
      <w:r w:rsidRPr="002B6F82">
        <w:rPr>
          <w:i/>
        </w:rPr>
        <w:t>Journal of Information Technology Education: Innovations in Practice, 12</w:t>
      </w:r>
      <w:r w:rsidRPr="002B6F82">
        <w:t xml:space="preserve">, 239-251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Tyler-Wood, T., Ellison, A., Lim, O., &amp; Periathiruvadi, S. (2012). Bringing Up Girls in Science (BUGS): The Effectiveness of an Afterschool Environmental Science Program for Increasing Female Students' Interest in Science Careers. </w:t>
      </w:r>
      <w:r w:rsidRPr="002B6F82">
        <w:rPr>
          <w:i/>
        </w:rPr>
        <w:t>Journal of Science Education and Technology, 21</w:t>
      </w:r>
      <w:r w:rsidRPr="002B6F82">
        <w:t>(1), 46-55. doi:10.1007/s10956-011-9279-2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Wallace, E. W., Perry, J. C., Ferguson, R. L., &amp; Jackson, D. K. (2015). The Careers in Health and Medical Professions Program (CHAMPS): An Impact Study of a University-Based STEM+H Outreach Program. </w:t>
      </w:r>
      <w:r w:rsidRPr="002B6F82">
        <w:rPr>
          <w:i/>
        </w:rPr>
        <w:t>Journal of Science Education and Technology, 24</w:t>
      </w:r>
      <w:r w:rsidRPr="002B6F82">
        <w:t>(4), 484-495. doi:10.1007/s10956-014-9536-2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Wamser, C. C. (2006). Peer-led team learning in organic chemistry: Effects on student performance, success, and persistence in the course. </w:t>
      </w:r>
      <w:r w:rsidRPr="002B6F82">
        <w:rPr>
          <w:i/>
        </w:rPr>
        <w:t>Journal of Chemical Education, 83</w:t>
      </w:r>
      <w:r w:rsidRPr="002B6F82">
        <w:t>(10), 1562-1566. doi:DOI 10.1021/ed083p1562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Winkleby, M. A., Ned, J., Ahn, D., Koehler, A., Fagliano, K., &amp; Crump, C. (2014). A Controlled Evaluation of a High School Biomedical Pipeline Program: Design and Methods. </w:t>
      </w:r>
      <w:r w:rsidRPr="002B6F82">
        <w:rPr>
          <w:i/>
        </w:rPr>
        <w:t>Journal of Science Education and Technology, 23</w:t>
      </w:r>
      <w:r w:rsidRPr="002B6F82">
        <w:t>(1), 138-144. doi:10.1007/s10956-013-9458-4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Xie, Y. C., &amp; Reider, D. (2014). Integration of Innovative Technologies for Enhancing Students' Motivation for Science Learning and Career. </w:t>
      </w:r>
      <w:r w:rsidRPr="002B6F82">
        <w:rPr>
          <w:i/>
        </w:rPr>
        <w:t>Journal of Science Education and Technology, 23</w:t>
      </w:r>
      <w:r w:rsidRPr="002B6F82">
        <w:t>(3), 370-380. doi:10.1007/s10956-013-9469-1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Yanowitz, K. L. (2016). Students’ Perceptions of the Long-Term Impact of Attending a “CSI Science Camp”. </w:t>
      </w:r>
      <w:r w:rsidRPr="002B6F82">
        <w:rPr>
          <w:i/>
        </w:rPr>
        <w:t>Journal of Science Education and Technology, 25</w:t>
      </w:r>
      <w:r w:rsidRPr="002B6F82">
        <w:t>(6), 916-928. doi:10.1007/s10956-016-9635-3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Yelamarthi, K., &amp; Mawasha, P. R. (2008). A Pre-Engineering Program for the Under-Represented, Low-Income and/or First Generation College Students to Pursue Higher Education. </w:t>
      </w:r>
      <w:r w:rsidRPr="002B6F82">
        <w:rPr>
          <w:i/>
        </w:rPr>
        <w:t>Journal of STEM Education: Innovations and Research, 9</w:t>
      </w:r>
      <w:r w:rsidRPr="002B6F82">
        <w:t xml:space="preserve">(3-4), 5-15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Yelamarthi, K., &amp; Mawasha, P. R. (2010). A Scholarship Model for Student Recruitment and Retention in STEM Disciplines. </w:t>
      </w:r>
      <w:r w:rsidRPr="002B6F82">
        <w:rPr>
          <w:i/>
        </w:rPr>
        <w:t>Journal of STEM Education: Innovations and Research, 11</w:t>
      </w:r>
      <w:r w:rsidRPr="002B6F82">
        <w:t xml:space="preserve">(5-6), 64-71. 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Yilmaz, M., Ren, J., Custer, S., &amp; Coleman, J. (2010). Hands-on summer camp to attract K-12 students to engineering fields. </w:t>
      </w:r>
      <w:r w:rsidRPr="002B6F82">
        <w:rPr>
          <w:i/>
        </w:rPr>
        <w:t>IEEE Transactions on Education, 53</w:t>
      </w:r>
      <w:r w:rsidRPr="002B6F82">
        <w:t>(1), 144-151. doi:10.1109/TE.2009.2026366</w:t>
      </w:r>
    </w:p>
    <w:p w:rsidR="002B6F82" w:rsidRPr="002B6F82" w:rsidRDefault="002B6F82" w:rsidP="002B6F82">
      <w:pPr>
        <w:pStyle w:val="EndNoteBibliography"/>
        <w:ind w:left="720" w:hanging="720"/>
      </w:pPr>
      <w:r w:rsidRPr="002B6F82">
        <w:t xml:space="preserve">Zahorec, J., Haskova, A., &amp; Bilek, M. (2014). Impact of Multimedia Assisted Teaching on Student Attitudes to Science Subjects. </w:t>
      </w:r>
      <w:r w:rsidRPr="002B6F82">
        <w:rPr>
          <w:i/>
        </w:rPr>
        <w:t>Journal of Baltic Science Education, 13</w:t>
      </w:r>
      <w:r w:rsidRPr="002B6F82">
        <w:t xml:space="preserve">(3), 361-380. </w:t>
      </w:r>
    </w:p>
    <w:p w:rsidR="002B6F82" w:rsidRPr="002A5504" w:rsidRDefault="002B6F82">
      <w:pPr>
        <w:rPr>
          <w:lang w:val="en-GB"/>
        </w:rPr>
      </w:pPr>
      <w:r>
        <w:rPr>
          <w:lang w:val="en-GB"/>
        </w:rPr>
        <w:fldChar w:fldCharType="end"/>
      </w:r>
    </w:p>
    <w:sectPr w:rsidR="002B6F82" w:rsidRPr="002A550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2fweee28xwadaedx0m5w5w69dse0x2vv5wx&quot;&gt;STEMinterventies2_copy&lt;record-ids&gt;&lt;item&gt;9006&lt;/item&gt;&lt;item&gt;9072&lt;/item&gt;&lt;item&gt;9106&lt;/item&gt;&lt;item&gt;9162&lt;/item&gt;&lt;item&gt;9174&lt;/item&gt;&lt;item&gt;9283&lt;/item&gt;&lt;item&gt;9408&lt;/item&gt;&lt;item&gt;9434&lt;/item&gt;&lt;item&gt;9448&lt;/item&gt;&lt;item&gt;9488&lt;/item&gt;&lt;item&gt;9513&lt;/item&gt;&lt;item&gt;9527&lt;/item&gt;&lt;item&gt;9613&lt;/item&gt;&lt;item&gt;9664&lt;/item&gt;&lt;item&gt;9675&lt;/item&gt;&lt;item&gt;9825&lt;/item&gt;&lt;item&gt;9852&lt;/item&gt;&lt;item&gt;10796&lt;/item&gt;&lt;item&gt;11450&lt;/item&gt;&lt;item&gt;11451&lt;/item&gt;&lt;item&gt;11453&lt;/item&gt;&lt;item&gt;11455&lt;/item&gt;&lt;item&gt;11456&lt;/item&gt;&lt;item&gt;11457&lt;/item&gt;&lt;item&gt;11459&lt;/item&gt;&lt;item&gt;11460&lt;/item&gt;&lt;item&gt;11702&lt;/item&gt;&lt;item&gt;12000&lt;/item&gt;&lt;item&gt;12136&lt;/item&gt;&lt;item&gt;12137&lt;/item&gt;&lt;item&gt;12138&lt;/item&gt;&lt;item&gt;12139&lt;/item&gt;&lt;item&gt;12140&lt;/item&gt;&lt;item&gt;12141&lt;/item&gt;&lt;item&gt;12142&lt;/item&gt;&lt;item&gt;12143&lt;/item&gt;&lt;item&gt;12144&lt;/item&gt;&lt;item&gt;12146&lt;/item&gt;&lt;item&gt;12147&lt;/item&gt;&lt;item&gt;12148&lt;/item&gt;&lt;item&gt;12151&lt;/item&gt;&lt;item&gt;12152&lt;/item&gt;&lt;item&gt;12153&lt;/item&gt;&lt;item&gt;12154&lt;/item&gt;&lt;item&gt;12155&lt;/item&gt;&lt;item&gt;12156&lt;/item&gt;&lt;item&gt;12158&lt;/item&gt;&lt;item&gt;12159&lt;/item&gt;&lt;item&gt;12160&lt;/item&gt;&lt;item&gt;12161&lt;/item&gt;&lt;item&gt;12162&lt;/item&gt;&lt;item&gt;12163&lt;/item&gt;&lt;item&gt;12164&lt;/item&gt;&lt;item&gt;12165&lt;/item&gt;&lt;item&gt;12166&lt;/item&gt;&lt;item&gt;12167&lt;/item&gt;&lt;item&gt;12169&lt;/item&gt;&lt;item&gt;12170&lt;/item&gt;&lt;item&gt;12171&lt;/item&gt;&lt;item&gt;12172&lt;/item&gt;&lt;item&gt;12174&lt;/item&gt;&lt;item&gt;12175&lt;/item&gt;&lt;item&gt;12176&lt;/item&gt;&lt;item&gt;12179&lt;/item&gt;&lt;item&gt;12180&lt;/item&gt;&lt;item&gt;12181&lt;/item&gt;&lt;item&gt;12182&lt;/item&gt;&lt;item&gt;12183&lt;/item&gt;&lt;item&gt;12185&lt;/item&gt;&lt;item&gt;12187&lt;/item&gt;&lt;item&gt;12188&lt;/item&gt;&lt;item&gt;12189&lt;/item&gt;&lt;item&gt;12190&lt;/item&gt;&lt;item&gt;12191&lt;/item&gt;&lt;item&gt;12193&lt;/item&gt;&lt;item&gt;12194&lt;/item&gt;&lt;item&gt;12195&lt;/item&gt;&lt;item&gt;12196&lt;/item&gt;&lt;item&gt;12198&lt;/item&gt;&lt;item&gt;12199&lt;/item&gt;&lt;item&gt;12200&lt;/item&gt;&lt;item&gt;12201&lt;/item&gt;&lt;item&gt;12211&lt;/item&gt;&lt;item&gt;12212&lt;/item&gt;&lt;item&gt;12213&lt;/item&gt;&lt;item&gt;12302&lt;/item&gt;&lt;item&gt;12311&lt;/item&gt;&lt;item&gt;12312&lt;/item&gt;&lt;item&gt;12314&lt;/item&gt;&lt;item&gt;12318&lt;/item&gt;&lt;item&gt;12320&lt;/item&gt;&lt;item&gt;12321&lt;/item&gt;&lt;item&gt;12322&lt;/item&gt;&lt;item&gt;12326&lt;/item&gt;&lt;item&gt;12327&lt;/item&gt;&lt;item&gt;12330&lt;/item&gt;&lt;item&gt;12333&lt;/item&gt;&lt;item&gt;12334&lt;/item&gt;&lt;item&gt;12339&lt;/item&gt;&lt;item&gt;12340&lt;/item&gt;&lt;item&gt;12341&lt;/item&gt;&lt;item&gt;12342&lt;/item&gt;&lt;item&gt;12343&lt;/item&gt;&lt;item&gt;12344&lt;/item&gt;&lt;item&gt;12392&lt;/item&gt;&lt;item&gt;12393&lt;/item&gt;&lt;item&gt;12394&lt;/item&gt;&lt;item&gt;12395&lt;/item&gt;&lt;item&gt;12397&lt;/item&gt;&lt;item&gt;12398&lt;/item&gt;&lt;item&gt;12399&lt;/item&gt;&lt;item&gt;12400&lt;/item&gt;&lt;item&gt;12401&lt;/item&gt;&lt;item&gt;12402&lt;/item&gt;&lt;item&gt;12417&lt;/item&gt;&lt;item&gt;12418&lt;/item&gt;&lt;item&gt;12425&lt;/item&gt;&lt;/record-ids&gt;&lt;/item&gt;&lt;/Libraries&gt;"/>
  </w:docVars>
  <w:rsids>
    <w:rsidRoot w:val="002A5504"/>
    <w:rsid w:val="00025D8D"/>
    <w:rsid w:val="002A5504"/>
    <w:rsid w:val="002B6F82"/>
    <w:rsid w:val="004F0332"/>
    <w:rsid w:val="00E455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0222A0A"/>
  <w15:chartTrackingRefBased/>
  <w15:docId w15:val="{2AEB383C-2C94-490C-9178-FA9D936EC8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A5504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A550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B6F8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B6F82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B6F82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B6F82"/>
    <w:rPr>
      <w:rFonts w:ascii="Times New Roman" w:eastAsia="Times New Roman" w:hAnsi="Times New Roman" w:cs="Times New Roman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2</Pages>
  <Words>24852</Words>
  <Characters>136692</Characters>
  <Application>Microsoft Office Word</Application>
  <DocSecurity>0</DocSecurity>
  <Lines>1139</Lines>
  <Paragraphs>32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2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iek van den Hurk</dc:creator>
  <cp:keywords/>
  <dc:description/>
  <cp:lastModifiedBy>Hurk, A.I. van den (BMS)</cp:lastModifiedBy>
  <cp:revision>2</cp:revision>
  <dcterms:created xsi:type="dcterms:W3CDTF">2018-06-08T10:02:00Z</dcterms:created>
  <dcterms:modified xsi:type="dcterms:W3CDTF">2018-09-13T15:57:00Z</dcterms:modified>
</cp:coreProperties>
</file>